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8A3EFE" w14:textId="77777777" w:rsidR="00FC21D1" w:rsidRDefault="00FC21D1" w:rsidP="00FC21D1">
      <w:pPr>
        <w:rPr>
          <w:ins w:id="0" w:author="Daniel Falster" w:date="2017-06-05T14:13:00Z"/>
        </w:rPr>
      </w:pPr>
      <w:ins w:id="1" w:author="Daniel Falster" w:date="2017-06-05T14:13:00Z">
        <w:r>
          <w:t>Intro needs to narrow more towards the end</w:t>
        </w:r>
      </w:ins>
    </w:p>
    <w:p w14:paraId="5C886A8C" w14:textId="6E99CC29" w:rsidR="00FC21D1" w:rsidRDefault="00FC21D1" w:rsidP="004B553B">
      <w:pPr>
        <w:rPr>
          <w:ins w:id="2" w:author="Daniel Falster" w:date="2017-06-05T14:13:00Z"/>
        </w:rPr>
      </w:pPr>
      <w:ins w:id="3" w:author="Daniel Falster" w:date="2017-06-05T14:12:00Z">
        <w:r>
          <w:t>Focus on question of how determinate or not plant growth is</w:t>
        </w:r>
      </w:ins>
    </w:p>
    <w:p w14:paraId="7B679FAA" w14:textId="6CEC8980" w:rsidR="00FC21D1" w:rsidRDefault="00FC21D1" w:rsidP="004B553B">
      <w:pPr>
        <w:pStyle w:val="ListParagraph"/>
        <w:numPr>
          <w:ilvl w:val="0"/>
          <w:numId w:val="9"/>
        </w:numPr>
        <w:rPr>
          <w:ins w:id="4" w:author="Daniel Falster" w:date="2017-06-05T14:14:00Z"/>
        </w:rPr>
      </w:pPr>
      <w:ins w:id="5" w:author="Daniel Falster" w:date="2017-06-05T14:14:00Z">
        <w:r>
          <w:t>hypothesis that is consider replacement, more determinate than we think  [[This does suggest a comparison figure whereas I argued to take that out. Hmm.</w:t>
        </w:r>
      </w:ins>
      <w:ins w:id="6" w:author="Daniel Falster" w:date="2017-06-05T14:15:00Z">
        <w:r>
          <w:t xml:space="preserve"> Maybe putting in Suppmatt with quoting max RA in text is sufficient. Or table?</w:t>
        </w:r>
      </w:ins>
      <w:ins w:id="7" w:author="Daniel Falster" w:date="2017-06-05T14:14:00Z">
        <w:r>
          <w:t>]]</w:t>
        </w:r>
      </w:ins>
    </w:p>
    <w:p w14:paraId="0C2050B1" w14:textId="63D06674" w:rsidR="00FC21D1" w:rsidRDefault="00FC21D1" w:rsidP="004B553B">
      <w:pPr>
        <w:pStyle w:val="ListParagraph"/>
        <w:numPr>
          <w:ilvl w:val="0"/>
          <w:numId w:val="9"/>
        </w:numPr>
        <w:rPr>
          <w:ins w:id="8" w:author="Daniel Falster" w:date="2017-06-05T14:16:00Z"/>
        </w:rPr>
      </w:pPr>
      <w:ins w:id="9" w:author="Daniel Falster" w:date="2017-06-05T14:16:00Z">
        <w:r>
          <w:t xml:space="preserve">Focus on productive part of plant - -is it growing? Need to consider replacement. </w:t>
        </w:r>
      </w:ins>
    </w:p>
    <w:p w14:paraId="7724D203" w14:textId="77777777" w:rsidR="00C95032" w:rsidRPr="00247086" w:rsidRDefault="00C95032" w:rsidP="00E401CD">
      <w:pPr>
        <w:pStyle w:val="Heading1"/>
        <w:rPr>
          <w:rFonts w:asciiTheme="minorHAnsi" w:hAnsiTheme="minorHAnsi"/>
          <w:sz w:val="22"/>
          <w:szCs w:val="22"/>
        </w:rPr>
      </w:pPr>
      <w:r w:rsidRPr="00653D39">
        <w:rPr>
          <w:rFonts w:asciiTheme="minorHAnsi" w:hAnsiTheme="minorHAnsi"/>
          <w:sz w:val="28"/>
          <w:szCs w:val="22"/>
        </w:rPr>
        <w:t>Introduction</w:t>
      </w:r>
    </w:p>
    <w:p w14:paraId="16CC6F22" w14:textId="4D890B77" w:rsidR="00B86764" w:rsidRPr="00247086" w:rsidRDefault="00B86764" w:rsidP="00653D39">
      <w:pPr>
        <w:spacing w:after="240" w:line="240" w:lineRule="auto"/>
      </w:pPr>
      <w:r w:rsidRPr="00247086">
        <w:t xml:space="preserve">A fundamental trade-off faced by all organisms is how to partition available energy into growth versus reproduction </w:t>
      </w:r>
      <w:r w:rsidRPr="00247086">
        <w:fldChar w:fldCharType="begin"/>
      </w:r>
      <w:r w:rsidRPr="00247086">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247086">
        <w:fldChar w:fldCharType="separate"/>
      </w:r>
      <w:r w:rsidRPr="00247086">
        <w:rPr>
          <w:rFonts w:cs="Times New Roman"/>
        </w:rPr>
        <w:t xml:space="preserve">(Obeso 2002; Wright </w:t>
      </w:r>
      <w:r w:rsidRPr="00247086">
        <w:rPr>
          <w:rFonts w:cs="Times New Roman"/>
          <w:i/>
          <w:iCs/>
        </w:rPr>
        <w:t>et al.</w:t>
      </w:r>
      <w:r w:rsidRPr="00247086">
        <w:rPr>
          <w:rFonts w:cs="Times New Roman"/>
        </w:rPr>
        <w:t xml:space="preserve"> 2005; Weiner </w:t>
      </w:r>
      <w:r w:rsidRPr="00247086">
        <w:rPr>
          <w:rFonts w:cs="Times New Roman"/>
          <w:i/>
          <w:iCs/>
        </w:rPr>
        <w:t>et al.</w:t>
      </w:r>
      <w:r w:rsidRPr="00247086">
        <w:rPr>
          <w:rFonts w:cs="Times New Roman"/>
        </w:rPr>
        <w:t xml:space="preserve"> 2009; Wenk &amp; Falster 2015)</w:t>
      </w:r>
      <w:r w:rsidRPr="00247086">
        <w:fldChar w:fldCharType="end"/>
      </w:r>
      <w:r w:rsidRPr="00247086">
        <w:t>. Greater investment in growth translates to more rapid height increases and</w:t>
      </w:r>
      <w:r w:rsidR="00204D12">
        <w:t>/or</w:t>
      </w:r>
      <w:r w:rsidRPr="00247086">
        <w:t xml:space="preserve"> greater leaf area, resulting in greater access to light and higher photosynthetic yield, in turn leading to improved competitive outcomes and consequently higher survival </w:t>
      </w:r>
      <w:r w:rsidRPr="00247086">
        <w:fldChar w:fldCharType="begin"/>
      </w:r>
      <w:r w:rsidRPr="00247086">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247086">
        <w:fldChar w:fldCharType="separate"/>
      </w:r>
      <w:r w:rsidRPr="00247086">
        <w:rPr>
          <w:rFonts w:cs="Times New Roman"/>
        </w:rPr>
        <w:t xml:space="preserve">(Wright </w:t>
      </w:r>
      <w:r w:rsidRPr="00247086">
        <w:rPr>
          <w:rFonts w:cs="Times New Roman"/>
          <w:i/>
          <w:iCs/>
        </w:rPr>
        <w:t>et al.</w:t>
      </w:r>
      <w:r w:rsidRPr="00247086">
        <w:rPr>
          <w:rFonts w:cs="Times New Roman"/>
        </w:rPr>
        <w:t xml:space="preserve"> 2010)</w:t>
      </w:r>
      <w:r w:rsidRPr="00247086">
        <w:fldChar w:fldCharType="end"/>
      </w:r>
      <w:r w:rsidRPr="00247086">
        <w:t xml:space="preserve">. In contrast, reproductive production directly and immediately increases fitness through seed production, but will have a future negative effect of plant growth. </w:t>
      </w:r>
      <w:r w:rsidR="005672DE" w:rsidRPr="00247086">
        <w:t xml:space="preserve">Quantifying the lifetime pattern of </w:t>
      </w:r>
      <w:r w:rsidRPr="00247086">
        <w:t xml:space="preserve">a plant’s </w:t>
      </w:r>
      <w:r w:rsidR="005672DE" w:rsidRPr="00247086">
        <w:t>investment in</w:t>
      </w:r>
      <w:r w:rsidRPr="00247086">
        <w:t>to</w:t>
      </w:r>
      <w:r w:rsidR="005672DE" w:rsidRPr="00247086">
        <w:t xml:space="preserve"> vegetative versus reproductive tissues is a prerequisite to diverse research questions including </w:t>
      </w:r>
      <w:r w:rsidR="00B006ED">
        <w:t>constructi</w:t>
      </w:r>
      <w:r w:rsidR="00AE7047">
        <w:t>ng</w:t>
      </w:r>
      <w:r w:rsidR="00B006ED">
        <w:t xml:space="preserve"> life history tables, </w:t>
      </w:r>
      <w:r w:rsidR="005672DE" w:rsidRPr="00247086">
        <w:t xml:space="preserve">parameterizing growth models, modelling global energy sinks, and describing what tissue types are present to consumers and decomposers within an ecosystem. </w:t>
      </w:r>
    </w:p>
    <w:p w14:paraId="649FA304" w14:textId="5B3DB4C8" w:rsidR="00653D39" w:rsidRPr="00653D39" w:rsidRDefault="00653D39" w:rsidP="00653D39">
      <w:pPr>
        <w:pStyle w:val="Heading2"/>
        <w:rPr>
          <w:sz w:val="22"/>
          <w:szCs w:val="22"/>
        </w:rPr>
      </w:pPr>
      <w:r w:rsidRPr="00653D39">
        <w:rPr>
          <w:sz w:val="22"/>
          <w:szCs w:val="22"/>
        </w:rPr>
        <w:t>Reproductive allocation</w:t>
      </w:r>
    </w:p>
    <w:p w14:paraId="4A91C43A" w14:textId="26EFCF14" w:rsidR="00B86764" w:rsidRPr="00247086" w:rsidRDefault="00B86764" w:rsidP="00653D39">
      <w:pPr>
        <w:spacing w:after="240" w:line="240" w:lineRule="auto"/>
      </w:pPr>
      <w:r w:rsidRPr="00247086">
        <w:t xml:space="preserve">The growth-reproduction trade-off is most frequently quantified as reproductive allocation (RA), the proportion of surplus energy that is invested in reproduction (versus growth, storage, </w:t>
      </w:r>
      <w:r w:rsidR="00204D12">
        <w:t>or</w:t>
      </w:r>
      <w:r w:rsidR="00204D12" w:rsidRPr="00247086">
        <w:t xml:space="preserve"> </w:t>
      </w:r>
      <w:r w:rsidRPr="00247086">
        <w:t xml:space="preserve">defence) in a given year </w:t>
      </w:r>
      <w:r w:rsidRPr="00247086">
        <w:fldChar w:fldCharType="begin"/>
      </w:r>
      <w:r w:rsidRPr="00247086">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247086">
        <w:fldChar w:fldCharType="separate"/>
      </w:r>
      <w:r w:rsidRPr="00247086">
        <w:rPr>
          <w:rFonts w:cs="Times New Roman"/>
        </w:rPr>
        <w:t>(Thornley 1972; de Wit 1978; Kozlowski 1992; Mäkelä 1997)</w:t>
      </w:r>
      <w:r w:rsidRPr="00247086">
        <w:fldChar w:fldCharType="end"/>
      </w:r>
      <w:r w:rsidRPr="00247086">
        <w:t xml:space="preserve">. </w:t>
      </w:r>
      <w:r w:rsidRPr="00247086">
        <w:rPr>
          <w:i/>
        </w:rPr>
        <w:t>Surplus energy</w:t>
      </w:r>
      <w:r w:rsidRPr="00247086">
        <w:t xml:space="preserve"> is defined as the energy remaining after so-called maintenance costs</w:t>
      </w:r>
      <w:r w:rsidR="00204D12">
        <w:t>:</w:t>
      </w:r>
      <w:r w:rsidRPr="00247086">
        <w:t xml:space="preserve"> the energy </w:t>
      </w:r>
      <w:r w:rsidR="00204D12">
        <w:t>needed</w:t>
      </w:r>
      <w:r w:rsidR="00204D12" w:rsidRPr="00247086">
        <w:t xml:space="preserve"> </w:t>
      </w:r>
      <w:r w:rsidRPr="00247086">
        <w:t xml:space="preserve">to replace shed vegetative tissues.  </w:t>
      </w:r>
    </w:p>
    <w:p w14:paraId="2195F3C5" w14:textId="3B03FCA3" w:rsidR="00A20556" w:rsidRPr="00247086" w:rsidRDefault="00B86764" w:rsidP="00A20556">
      <w:r w:rsidRPr="00247086">
        <w:t>A lifetime plot of RA, termed a</w:t>
      </w:r>
      <w:r w:rsidR="00653D39">
        <w:t>n</w:t>
      </w:r>
      <w:r w:rsidRPr="00247086">
        <w:t xml:space="preserve"> RA schedule, summarizes </w:t>
      </w:r>
      <w:r w:rsidR="00B006ED">
        <w:t xml:space="preserve">shifts in investment into </w:t>
      </w:r>
      <w:r w:rsidRPr="00247086">
        <w:t>growth</w:t>
      </w:r>
      <w:r w:rsidR="00B006ED">
        <w:t xml:space="preserve"> versus </w:t>
      </w:r>
      <w:r w:rsidRPr="00247086">
        <w:t xml:space="preserve">reproduction as a species grows and ages, </w:t>
      </w:r>
      <w:r w:rsidR="00AE7047">
        <w:t xml:space="preserve">reflecting </w:t>
      </w:r>
      <w:r w:rsidRPr="00247086">
        <w:t xml:space="preserve">how the outcome of the trade-off shifts with plant size or age. </w:t>
      </w:r>
      <w:r w:rsidR="00A20556" w:rsidRPr="00247086">
        <w:t>Early theoretical explorations of this trade-off suggest</w:t>
      </w:r>
      <w:r w:rsidR="00AE7047">
        <w:t>ed</w:t>
      </w:r>
      <w:r w:rsidR="00A20556" w:rsidRPr="00247086">
        <w:t xml:space="preserve"> an individual’s fitness </w:t>
      </w:r>
      <w:r w:rsidR="00AE7047">
        <w:t xml:space="preserve">was </w:t>
      </w:r>
      <w:r w:rsidR="00A20556" w:rsidRPr="00247086">
        <w:t xml:space="preserve">always maximized by first investing solely in growth and then ceasing growth and having a single year of reproduction followed by death </w:t>
      </w:r>
      <w:r w:rsidR="00A20556" w:rsidRPr="00247086">
        <w:fldChar w:fldCharType="begin"/>
      </w:r>
      <w:r w:rsidR="00A20556" w:rsidRPr="00247086">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247086">
        <w:fldChar w:fldCharType="separate"/>
      </w:r>
      <w:r w:rsidR="00A20556" w:rsidRPr="00247086">
        <w:t>(Cole 1954)</w:t>
      </w:r>
      <w:r w:rsidR="00A20556" w:rsidRPr="00247086">
        <w:fldChar w:fldCharType="end"/>
      </w:r>
      <w:r w:rsidR="00A20556" w:rsidRPr="00247086">
        <w:t xml:space="preserve">, termed the big-bang strategy. However, perennial plants, excepting a small number of specialized species </w:t>
      </w:r>
      <w:r w:rsidR="00A20556" w:rsidRPr="00247086">
        <w:fldChar w:fldCharType="begin"/>
      </w:r>
      <w:r w:rsidR="00A20556" w:rsidRPr="00247086">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247086">
        <w:fldChar w:fldCharType="separate"/>
      </w:r>
      <w:r w:rsidR="00A20556" w:rsidRPr="00247086">
        <w:t>(Young 2010; Thomas 2011)</w:t>
      </w:r>
      <w:r w:rsidR="00A20556" w:rsidRPr="00247086">
        <w:fldChar w:fldCharType="end"/>
      </w:r>
      <w:r w:rsidR="00A20556" w:rsidRPr="00247086">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r w:rsidR="00AE7047">
        <w:t>Such species’ RA schedules are termed “graded”.</w:t>
      </w:r>
    </w:p>
    <w:p w14:paraId="0D0278A6" w14:textId="114E86A6" w:rsidR="00BD32A9" w:rsidRPr="00247086" w:rsidRDefault="00AE7047" w:rsidP="00BD32A9">
      <w:pPr>
        <w:spacing w:after="240" w:line="240" w:lineRule="auto"/>
      </w:pPr>
      <w:r>
        <w:t>B</w:t>
      </w:r>
      <w:r w:rsidR="00B86764" w:rsidRPr="00247086">
        <w:t xml:space="preserve">oth modelled and </w:t>
      </w:r>
      <w:r w:rsidR="00987001">
        <w:t xml:space="preserve">the few available </w:t>
      </w:r>
      <w:r w:rsidR="00B86764" w:rsidRPr="00247086">
        <w:t xml:space="preserve">empirical RA schedules 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247086">
        <w:fldChar w:fldCharType="begin"/>
      </w:r>
      <w:r>
        <w: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instrText>
      </w:r>
      <w:r w:rsidR="00B86764" w:rsidRPr="00247086">
        <w:fldChar w:fldCharType="separate"/>
      </w:r>
      <w:r w:rsidRPr="00AE7047">
        <w:rPr>
          <w:rFonts w:ascii="Calibri" w:hAnsi="Calibri"/>
        </w:rPr>
        <w:t>(reviewed in Wenk &amp; Falster 2015)</w:t>
      </w:r>
      <w:r w:rsidR="00B86764" w:rsidRPr="00247086">
        <w:fldChar w:fldCharType="end"/>
      </w:r>
      <w:r w:rsidR="00B86764" w:rsidRPr="00247086">
        <w:t xml:space="preserve">. In contrast to these graded RA schedules, big-bang species display a sudden year-upon-year transition from investing all surplus energy in growth to reproduction, </w:t>
      </w:r>
      <w:r>
        <w:t xml:space="preserve">immediately halting all vegetative growth and </w:t>
      </w:r>
      <w:r w:rsidR="00B86764" w:rsidRPr="00247086">
        <w:t>followed by death within months to a few years. For all curves, as RA approaches 1,</w:t>
      </w:r>
      <w:r w:rsidR="00987001">
        <w:t xml:space="preserve"> the plant is, by definition, no longer investing any proportion of its surplus energy in growth and therefore ceases to increase in size.</w:t>
      </w:r>
      <w:r w:rsidR="00B86764" w:rsidRPr="00247086">
        <w:t xml:space="preserve"> </w:t>
      </w:r>
      <w:r w:rsidR="00987001">
        <w:t xml:space="preserve">The plant should be investing </w:t>
      </w:r>
      <w:r w:rsidR="00B86764" w:rsidRPr="00247086">
        <w:t xml:space="preserve">sufficient energy in vegetative tissues to maintain its current stature and leaf area, but not to increase them. </w:t>
      </w:r>
    </w:p>
    <w:p w14:paraId="611D8C5C" w14:textId="15EC96FF" w:rsidR="0079765C" w:rsidRPr="00247086" w:rsidRDefault="0079765C" w:rsidP="0079765C">
      <w:r w:rsidRPr="00247086">
        <w:lastRenderedPageBreak/>
        <w:t>Optimal energy models have shown that RA is a sound way to illustrate the growth-reproduction trade-off</w:t>
      </w:r>
      <w:r>
        <w:t xml:space="preserve">. They </w:t>
      </w:r>
      <w:r w:rsidRPr="00247086">
        <w:t xml:space="preserve">have explored what factors lead to various graded RA schedules, showing that a gradual shift in resources from growth to reproduction is expected if environmental conditions are stochastic </w:t>
      </w:r>
      <w:r w:rsidRPr="00247086">
        <w:rPr>
          <w:rFonts w:cs="Times New Roman"/>
        </w:rPr>
        <w:fldChar w:fldCharType="begin"/>
      </w:r>
      <w:r w:rsidRPr="00247086">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247086">
        <w:rPr>
          <w:rFonts w:cs="Times New Roman"/>
        </w:rPr>
        <w:fldChar w:fldCharType="separate"/>
      </w:r>
      <w:r w:rsidRPr="00247086">
        <w:rPr>
          <w:rFonts w:cs="Times New Roman"/>
        </w:rPr>
        <w:t>(King &amp; Roughgarden 1982)</w:t>
      </w:r>
      <w:r w:rsidRPr="00247086">
        <w:rPr>
          <w:rFonts w:cs="Times New Roman"/>
        </w:rPr>
        <w:fldChar w:fldCharType="end"/>
      </w:r>
      <w:r w:rsidRPr="00247086">
        <w:rPr>
          <w:rFonts w:cs="Times New Roman"/>
        </w:rPr>
        <w:t xml:space="preserve"> or if </w:t>
      </w:r>
      <w:r w:rsidRPr="00247086">
        <w:t xml:space="preserve">the outcome of the growth-reproduction trade-off shifts with a factor that changes across individuals of different age, size, or other variable. </w:t>
      </w:r>
      <w:r>
        <w:t>Of particular note</w:t>
      </w:r>
      <w:r w:rsidRPr="00247086">
        <w:t xml:space="preserve">, if mortality declines with size or </w:t>
      </w:r>
      <w:r>
        <w:t>age, as is observed for many perennial plants across much of their lifespans (###)</w:t>
      </w:r>
      <w:r w:rsidRPr="00247086">
        <w:t xml:space="preserve">, it is optimal for individuals to invest more modestly in both growth and reproduction across multiple years </w:t>
      </w:r>
      <w:r w:rsidRPr="00247086">
        <w:rPr>
          <w:rFonts w:cs="AdvMINION-R"/>
        </w:rPr>
        <w:t>(Charnov</w:t>
      </w:r>
      <w:r>
        <w:rPr>
          <w:rFonts w:cs="AdvMINION-R"/>
        </w:rPr>
        <w:t xml:space="preserve"> </w:t>
      </w:r>
      <w:r w:rsidRPr="00247086">
        <w:rPr>
          <w:rFonts w:cs="AdvMINION-R"/>
        </w:rPr>
        <w:t>and Schaffer 1973; Reznick and Endler 1982; Engen</w:t>
      </w:r>
      <w:r>
        <w:rPr>
          <w:rFonts w:cs="AdvMINION-R"/>
        </w:rPr>
        <w:t xml:space="preserve"> </w:t>
      </w:r>
      <w:r w:rsidRPr="00247086">
        <w:rPr>
          <w:rFonts w:cs="AdvMINION-R"/>
        </w:rPr>
        <w:t>and Saether 1994)</w:t>
      </w:r>
      <w:r w:rsidRPr="00247086">
        <w:t xml:space="preserve">. Declining photosynthetic rates with plant age </w:t>
      </w:r>
      <w:r w:rsidRPr="00247086">
        <w:fldChar w:fldCharType="begin"/>
      </w:r>
      <w: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Pr="00247086">
        <w:fldChar w:fldCharType="separate"/>
      </w:r>
      <w:r w:rsidRPr="0079765C">
        <w:rPr>
          <w:rFonts w:ascii="Calibri" w:hAnsi="Calibri"/>
        </w:rPr>
        <w:t>(Iwasa &amp; Cohen 1989)</w:t>
      </w:r>
      <w:r w:rsidRPr="00247086">
        <w:fldChar w:fldCharType="end"/>
      </w:r>
      <w:r w:rsidRPr="00247086">
        <w:t xml:space="preserve">, not being deciduous </w:t>
      </w:r>
      <w:r w:rsidRPr="00247086">
        <w:fldChar w:fldCharType="begin"/>
      </w:r>
      <w:r w:rsidRPr="00247086">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Pr="00247086">
        <w:fldChar w:fldCharType="separate"/>
      </w:r>
      <w:r w:rsidRPr="00247086">
        <w:t>(Pugliese &amp; Kozlowski 1990)</w:t>
      </w:r>
      <w:r w:rsidRPr="00247086">
        <w:fldChar w:fldCharType="end"/>
      </w:r>
      <w:r w:rsidRPr="00247086">
        <w:t xml:space="preserve"> and relative declines in seed production at higher rates of reproductive investment </w:t>
      </w:r>
      <w:r w:rsidRPr="00247086">
        <w:fldChar w:fldCharType="begin"/>
      </w:r>
      <w:r w:rsidRPr="00247086">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Pr="00247086">
        <w:fldChar w:fldCharType="separate"/>
      </w:r>
      <w:r w:rsidRPr="00247086">
        <w:t>(Miller, Tenhumberg &amp; Louda 2008)</w:t>
      </w:r>
      <w:r w:rsidRPr="00247086">
        <w:fldChar w:fldCharType="end"/>
      </w:r>
      <w:r w:rsidRPr="00247086">
        <w:t xml:space="preserve"> have also been </w:t>
      </w:r>
      <w:r>
        <w:t xml:space="preserve">modelled </w:t>
      </w:r>
      <w:r w:rsidRPr="00247086">
        <w:t>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t>
      </w:r>
    </w:p>
    <w:p w14:paraId="18722A4B" w14:textId="57A622A8" w:rsidR="00A20556" w:rsidRPr="00247086" w:rsidRDefault="00A20556" w:rsidP="00A20556">
      <w:pPr>
        <w:spacing w:after="240" w:line="240" w:lineRule="auto"/>
      </w:pPr>
      <w:r w:rsidRPr="00247086">
        <w:t xml:space="preserve">Despite the obvious importance of </w:t>
      </w:r>
      <w:r>
        <w:t xml:space="preserve">tabulating </w:t>
      </w:r>
      <w:r w:rsidRPr="00247086">
        <w:t>investment patterns</w:t>
      </w:r>
      <w:r>
        <w:t xml:space="preserve"> across an individual’s lifetime and across species with different life history strategies and functional traits</w:t>
      </w:r>
      <w:r w:rsidRPr="00247086">
        <w:t xml:space="preserve">, there are a quite limited number of species for which we know the lifetime energy investment in reproductive versus 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w:t>
      </w:r>
      <w:r w:rsidR="00477BEC">
        <w:t xml:space="preserve">Many studies use seed weight as a proxy for reproductive investment, likely to be a gross underestimate in long-lived perennial plants with low seedsets. </w:t>
      </w:r>
      <w:r w:rsidRPr="00247086">
        <w:t>As a result of the paucity of data it is difficult to identify if there are trends in how either absolute or relative investment to different tissue types shifts within individuals as they grow and age or across species with different functional traits</w:t>
      </w:r>
      <w:r w:rsidR="00786964">
        <w:t xml:space="preserve"> or life history strategies</w:t>
      </w:r>
      <w:r w:rsidRPr="00247086">
        <w:t>.</w:t>
      </w:r>
    </w:p>
    <w:p w14:paraId="78F90373" w14:textId="60FD57FA" w:rsidR="00653D39" w:rsidRDefault="008A6638" w:rsidP="00653D39">
      <w:pPr>
        <w:pStyle w:val="Heading2"/>
        <w:rPr>
          <w:sz w:val="22"/>
        </w:rPr>
      </w:pPr>
      <w:r>
        <w:rPr>
          <w:sz w:val="22"/>
        </w:rPr>
        <w:t>Lifetime changes in plant investment patterns</w:t>
      </w:r>
    </w:p>
    <w:p w14:paraId="69D3244D" w14:textId="68F0565B" w:rsidR="00FA4F92" w:rsidRDefault="007C2C10" w:rsidP="00FA4F92">
      <w:pPr>
        <w:autoSpaceDE w:val="0"/>
        <w:autoSpaceDN w:val="0"/>
        <w:adjustRightInd w:val="0"/>
        <w:spacing w:after="240" w:line="240" w:lineRule="auto"/>
      </w:pPr>
      <w:r>
        <w:t xml:space="preserve">RA=1 indicates that all surplus energy is being invested in reproduction, at the expense of any growth to increase size. Of key importance to understanding </w:t>
      </w:r>
      <w:r w:rsidR="00007F7F">
        <w:t xml:space="preserve">the </w:t>
      </w:r>
      <w:r w:rsidR="00F216D2">
        <w:t xml:space="preserve">diversity of RA schedules </w:t>
      </w:r>
      <w:r w:rsidR="00401687">
        <w:t xml:space="preserve">displayed by different species </w:t>
      </w:r>
      <w:r>
        <w:t xml:space="preserve">is assessing if and when </w:t>
      </w:r>
      <w:r w:rsidR="00007F7F">
        <w:t xml:space="preserve">in a plant’s lifespan </w:t>
      </w:r>
      <w:r w:rsidR="00F216D2">
        <w:t xml:space="preserve">RA=1 is </w:t>
      </w:r>
      <w:r>
        <w:t xml:space="preserve">reached and </w:t>
      </w:r>
      <w:r w:rsidR="00007F7F">
        <w:t xml:space="preserve">what </w:t>
      </w:r>
      <w:r w:rsidR="00F216D2">
        <w:t xml:space="preserve">follow-on effects this has on the plant’s growth and survival. Perennial, iteroparous plants are </w:t>
      </w:r>
      <w:r w:rsidR="00FA4F92">
        <w:t>generally presumed to continue</w:t>
      </w:r>
      <w:r w:rsidR="00F216D2">
        <w:t xml:space="preserve"> growing throughout their life, with “growth” suggesting increased leaf area, stem mass, and height. </w:t>
      </w:r>
      <w:r w:rsidR="00FA4F92">
        <w:t xml:space="preserve">Two questions arise from this assumption, whether production is truly increasing throughout a plant’s life and how much of this energy production goes to surplus energy in older, larger plants. </w:t>
      </w:r>
    </w:p>
    <w:p w14:paraId="0D13BC1C" w14:textId="665A9C67" w:rsidR="008926F4" w:rsidRDefault="008926F4" w:rsidP="008926F4">
      <w:r>
        <w:t>First, d</w:t>
      </w:r>
      <w:r w:rsidR="00FA4F92">
        <w:t>espite the general assumption that in long lived plants, total energy production is maintained or increased across time, a</w:t>
      </w:r>
      <w:r w:rsidR="00FA4F92">
        <w:t xml:space="preserve"> collection of evidence </w:t>
      </w:r>
      <w:r w:rsidR="00FA4F92">
        <w:t xml:space="preserve">that </w:t>
      </w:r>
      <w:r w:rsidR="00FA4F92">
        <w:t>suggests some older</w:t>
      </w:r>
      <w:r w:rsidR="00FA4F92">
        <w:t xml:space="preserve"> and taller plants may actually decrease</w:t>
      </w:r>
      <w:r w:rsidR="00FA4F92">
        <w:t xml:space="preserve"> their total energy production due to </w:t>
      </w:r>
      <w:r w:rsidR="00FA4F92">
        <w:t xml:space="preserve">factors including </w:t>
      </w:r>
      <w:r w:rsidR="00FA4F92" w:rsidRPr="00247086">
        <w:t xml:space="preserve">declining leaf area </w:t>
      </w:r>
      <w:r w:rsidR="00FA4F92">
        <w:fldChar w:fldCharType="begin"/>
      </w:r>
      <w:r w:rsidR="00FA4F92">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FA4F92">
        <w:fldChar w:fldCharType="separate"/>
      </w:r>
      <w:r w:rsidR="00FA4F92" w:rsidRPr="004C3858">
        <w:rPr>
          <w:rFonts w:ascii="Calibri" w:hAnsi="Calibri"/>
        </w:rPr>
        <w:t>(Ryan, Binkley &amp; Fownes 1997; Kashian, Turner &amp; Romme 2005; Nock, Caspersen &amp; Thomas 2008)</w:t>
      </w:r>
      <w:r w:rsidR="00FA4F92">
        <w:fldChar w:fldCharType="end"/>
      </w:r>
      <w:r w:rsidR="00FA4F92" w:rsidRPr="00247086">
        <w:t xml:space="preserve"> </w:t>
      </w:r>
      <w:r w:rsidR="00FA4F92" w:rsidRPr="00247086">
        <w:rPr>
          <w:highlight w:val="yellow"/>
        </w:rPr>
        <w:t>(</w:t>
      </w:r>
      <w:r w:rsidR="00FA4F92" w:rsidRPr="00247086">
        <w:rPr>
          <w:rFonts w:cs="AdvTT6120e2aa"/>
          <w:highlight w:val="yellow"/>
        </w:rPr>
        <w:t>Bond-Lamberty et al. 2002, Leuschner et al. 2006</w:t>
      </w:r>
      <w:r w:rsidR="00FA4F92" w:rsidRPr="00247086">
        <w:rPr>
          <w:rFonts w:cs="AdvTT6120e2aa"/>
        </w:rPr>
        <w:t>)</w:t>
      </w:r>
      <w:r w:rsidR="00FA4F92" w:rsidRPr="00247086">
        <w:t xml:space="preserve">, decreasing photosynthetic capacity </w:t>
      </w:r>
      <w:r w:rsidR="00FA4F92" w:rsidRPr="00247086">
        <w:fldChar w:fldCharType="begin"/>
      </w:r>
      <w:r w:rsidR="00FA4F92" w:rsidRPr="00247086">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00FA4F92" w:rsidRPr="00247086">
        <w:fldChar w:fldCharType="separate"/>
      </w:r>
      <w:r w:rsidR="00FA4F92" w:rsidRPr="00247086">
        <w:rPr>
          <w:rFonts w:cs="Times New Roman"/>
        </w:rPr>
        <w:t xml:space="preserve">(Ryan </w:t>
      </w:r>
      <w:r w:rsidR="00FA4F92" w:rsidRPr="00247086">
        <w:rPr>
          <w:rFonts w:cs="Times New Roman"/>
          <w:i/>
          <w:iCs/>
        </w:rPr>
        <w:t>et al.</w:t>
      </w:r>
      <w:r w:rsidR="00FA4F92" w:rsidRPr="00247086">
        <w:rPr>
          <w:rFonts w:cs="Times New Roman"/>
        </w:rPr>
        <w:t xml:space="preserve"> 1997; Day, Greenwood &amp; White 2001; Niinemets 2002; Thomas 2010)</w:t>
      </w:r>
      <w:r w:rsidR="00FA4F92" w:rsidRPr="00247086">
        <w:fldChar w:fldCharType="end"/>
      </w:r>
      <w:r w:rsidR="00FA4F92" w:rsidRPr="00247086">
        <w:t xml:space="preserve">, increasing hydraulic limitations (###), crown abrasion </w:t>
      </w:r>
      <w:r w:rsidR="00FA4F92" w:rsidRPr="00247086">
        <w:fldChar w:fldCharType="begin"/>
      </w:r>
      <w:r w:rsidR="00FA4F92" w:rsidRPr="00247086">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FA4F92" w:rsidRPr="00247086">
        <w:fldChar w:fldCharType="separate"/>
      </w:r>
      <w:r w:rsidR="00FA4F92" w:rsidRPr="00247086">
        <w:rPr>
          <w:rFonts w:cs="Times New Roman"/>
        </w:rPr>
        <w:t xml:space="preserve">(Ryan </w:t>
      </w:r>
      <w:r w:rsidR="00FA4F92" w:rsidRPr="00247086">
        <w:rPr>
          <w:rFonts w:cs="Times New Roman"/>
          <w:i/>
          <w:iCs/>
        </w:rPr>
        <w:t>et al.</w:t>
      </w:r>
      <w:r w:rsidR="00FA4F92" w:rsidRPr="00247086">
        <w:rPr>
          <w:rFonts w:cs="Times New Roman"/>
        </w:rPr>
        <w:t xml:space="preserve"> 1997)</w:t>
      </w:r>
      <w:r w:rsidR="00FA4F92" w:rsidRPr="00247086">
        <w:fldChar w:fldCharType="end"/>
      </w:r>
      <w:r w:rsidR="00FA4F92" w:rsidRPr="00247086">
        <w:t>, and declining nutrient supply (###).</w:t>
      </w:r>
      <w:r w:rsidR="00FA4F92">
        <w:t xml:space="preserve"> These changes </w:t>
      </w:r>
      <w:r w:rsidR="00FA4F92">
        <w:t xml:space="preserve">would </w:t>
      </w:r>
      <w:r w:rsidR="00FA4F92">
        <w:t xml:space="preserve">lead to the observation that </w:t>
      </w:r>
      <w:r w:rsidR="00FA4F92" w:rsidRPr="00247086">
        <w:t xml:space="preserve">GPP </w:t>
      </w:r>
      <w:r w:rsidR="00FA4F92">
        <w:t>can asymptote</w:t>
      </w:r>
      <w:r w:rsidR="00FA4F92" w:rsidRPr="00247086">
        <w:t xml:space="preserve"> as plan</w:t>
      </w:r>
      <w:r w:rsidR="00FA4F92">
        <w:t>ts reach middle age and decline</w:t>
      </w:r>
      <w:r w:rsidR="00FA4F92" w:rsidRPr="00247086">
        <w:t xml:space="preserve"> in older stands</w:t>
      </w:r>
      <w:r w:rsidR="00FA4F92">
        <w:t xml:space="preserve"> </w:t>
      </w:r>
      <w:r w:rsidR="00FA4F92" w:rsidRPr="00247086">
        <w:fldChar w:fldCharType="begin"/>
      </w:r>
      <w:r w:rsidR="00FA4F92">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FA4F92" w:rsidRPr="00247086">
        <w:fldChar w:fldCharType="separate"/>
      </w:r>
      <w:r w:rsidR="00FA4F92" w:rsidRPr="004C3858">
        <w:rPr>
          <w:rFonts w:ascii="Calibri" w:hAnsi="Calibri" w:cs="Times New Roman"/>
          <w:szCs w:val="24"/>
        </w:rPr>
        <w:t xml:space="preserve">(Gower, McMurtrie &amp; Murty 1996; Ryan </w:t>
      </w:r>
      <w:r w:rsidR="00FA4F92" w:rsidRPr="004C3858">
        <w:rPr>
          <w:rFonts w:ascii="Calibri" w:hAnsi="Calibri" w:cs="Times New Roman"/>
          <w:i/>
          <w:iCs/>
          <w:szCs w:val="24"/>
        </w:rPr>
        <w:t>et al.</w:t>
      </w:r>
      <w:r w:rsidR="00FA4F92" w:rsidRPr="004C3858">
        <w:rPr>
          <w:rFonts w:ascii="Calibri" w:hAnsi="Calibri" w:cs="Times New Roman"/>
          <w:szCs w:val="24"/>
        </w:rPr>
        <w:t xml:space="preserve"> 1997; Drake </w:t>
      </w:r>
      <w:r w:rsidR="00FA4F92" w:rsidRPr="004C3858">
        <w:rPr>
          <w:rFonts w:ascii="Calibri" w:hAnsi="Calibri" w:cs="Times New Roman"/>
          <w:i/>
          <w:iCs/>
          <w:szCs w:val="24"/>
        </w:rPr>
        <w:t>et al.</w:t>
      </w:r>
      <w:r w:rsidR="00FA4F92" w:rsidRPr="004C3858">
        <w:rPr>
          <w:rFonts w:ascii="Calibri" w:hAnsi="Calibri" w:cs="Times New Roman"/>
          <w:szCs w:val="24"/>
        </w:rPr>
        <w:t xml:space="preserve"> 2011; Tang </w:t>
      </w:r>
      <w:r w:rsidR="00FA4F92" w:rsidRPr="004C3858">
        <w:rPr>
          <w:rFonts w:ascii="Calibri" w:hAnsi="Calibri" w:cs="Times New Roman"/>
          <w:i/>
          <w:iCs/>
          <w:szCs w:val="24"/>
        </w:rPr>
        <w:t>et al.</w:t>
      </w:r>
      <w:r w:rsidR="00FA4F92" w:rsidRPr="004C3858">
        <w:rPr>
          <w:rFonts w:ascii="Calibri" w:hAnsi="Calibri" w:cs="Times New Roman"/>
          <w:szCs w:val="24"/>
        </w:rPr>
        <w:t xml:space="preserve"> 2014)</w:t>
      </w:r>
      <w:r w:rsidR="00FA4F92" w:rsidRPr="00247086">
        <w:fldChar w:fldCharType="end"/>
      </w:r>
      <w:r w:rsidR="00FA4F92" w:rsidRPr="00247086">
        <w:t xml:space="preserve">. </w:t>
      </w:r>
      <w:r w:rsidR="00FA4F92">
        <w:t xml:space="preserve">These data suggest that many perennial species will show a gradual decline in the pool of energy available to </w:t>
      </w:r>
      <w:r w:rsidR="00FA4F92" w:rsidRPr="004C3858">
        <w:t>grow to a bigger size</w:t>
      </w:r>
      <w:r w:rsidR="00FA4F92">
        <w:rPr>
          <w:i/>
        </w:rPr>
        <w:t xml:space="preserve">, before </w:t>
      </w:r>
      <w:r w:rsidR="00FA4F92">
        <w:t xml:space="preserve">considering that a proportion of surplus energy is being </w:t>
      </w:r>
      <w:r w:rsidR="00FA4F92">
        <w:lastRenderedPageBreak/>
        <w:t>siphoned to reproduction</w:t>
      </w:r>
      <w:r>
        <w:t>. This is especially relevant given a</w:t>
      </w:r>
      <w:r>
        <w:t xml:space="preserve"> number of optimal energy models </w:t>
      </w:r>
      <w:r>
        <w:t xml:space="preserve">that </w:t>
      </w:r>
      <w:r>
        <w:t xml:space="preserve">suggest the growth-vegetation trade-off is influenced by energy availability </w:t>
      </w:r>
      <w:r>
        <w:fldChar w:fldCharType="begin"/>
      </w:r>
      <w:r>
        <w: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instrText>
      </w:r>
      <w:r>
        <w:fldChar w:fldCharType="separate"/>
      </w:r>
      <w:r w:rsidRPr="00495EE4">
        <w:rPr>
          <w:rFonts w:ascii="Calibri" w:hAnsi="Calibri"/>
        </w:rPr>
        <w:t>(Iwasa &amp; Cohen 1989; Reekie, Budge &amp; Baltzer 2002; Katsukawa, Katsukawa &amp; Matsuda 2002)</w:t>
      </w:r>
      <w:r>
        <w:fldChar w:fldCharType="end"/>
      </w:r>
      <w:r>
        <w:t>. Determining changes in total energy production with shifts in plant size and age is therefore part of understanding observed RA schedules.</w:t>
      </w:r>
    </w:p>
    <w:p w14:paraId="0CC8312D" w14:textId="792AB843" w:rsidR="00FA4F92" w:rsidRPr="004C3858" w:rsidRDefault="008926F4" w:rsidP="00FA4F92">
      <w:pPr>
        <w:autoSpaceDE w:val="0"/>
        <w:autoSpaceDN w:val="0"/>
        <w:adjustRightInd w:val="0"/>
        <w:spacing w:after="240" w:line="240" w:lineRule="auto"/>
      </w:pPr>
      <w:r>
        <w:rPr>
          <w:rFonts w:cs="AdvTT6120e2aa"/>
        </w:rPr>
        <w:t>Second, as plants get larger and develop a larger leaf canopy, the energy that must be invested in maintaining their leaf canopy increases. If the rate at which energy is produced begins to slow and leaf replacement costs increase, surplus energy may plateau relative to plant size (or another plant production metric). Simultaneously, RA is likely to increase due to a shift towards reproductive investment (in the growth-reproduction trade-off) in older plants. In combination</w:t>
      </w:r>
      <w:r w:rsidR="00FA4F92" w:rsidRPr="00247086">
        <w:rPr>
          <w:rFonts w:cs="AdvTT6120e2aa"/>
        </w:rPr>
        <w:t xml:space="preserve">, it is possible that </w:t>
      </w:r>
      <w:r w:rsidR="00FA4F92">
        <w:rPr>
          <w:rFonts w:cs="AdvTT6120e2aa"/>
        </w:rPr>
        <w:t xml:space="preserve">small declines in surplus energy availability in middle-aged to older plants, in conjunction with increased RA, might mean that </w:t>
      </w:r>
      <w:r w:rsidR="00FA4F92" w:rsidRPr="00247086">
        <w:rPr>
          <w:rFonts w:cs="AdvTT6120e2aa"/>
        </w:rPr>
        <w:t>reproductive investment rapidly consume</w:t>
      </w:r>
      <w:r w:rsidR="00FA4F92">
        <w:rPr>
          <w:rFonts w:cs="AdvTT6120e2aa"/>
        </w:rPr>
        <w:t>s</w:t>
      </w:r>
      <w:r w:rsidR="00FA4F92" w:rsidRPr="00247086">
        <w:rPr>
          <w:rFonts w:cs="AdvTT6120e2aa"/>
        </w:rPr>
        <w:t xml:space="preserve"> much of the pool of surplus energy </w:t>
      </w:r>
      <w:r w:rsidR="00FA4F92">
        <w:rPr>
          <w:rFonts w:cs="AdvTT6120e2aa"/>
        </w:rPr>
        <w:t xml:space="preserve">explaining. This lack of surplus energy would feedback to put a </w:t>
      </w:r>
      <w:r w:rsidR="00FA4F92" w:rsidRPr="00247086">
        <w:rPr>
          <w:rFonts w:cs="AdvTT6120e2aa"/>
        </w:rPr>
        <w:t>rapid end to increases in plant height and leaf area</w:t>
      </w:r>
      <w:r w:rsidR="00FA4F92">
        <w:rPr>
          <w:rFonts w:cs="AdvTT6120e2aa"/>
        </w:rPr>
        <w:t xml:space="preserve"> – or worse</w:t>
      </w:r>
      <w:r w:rsidR="00FA4F92" w:rsidRPr="00247086">
        <w:rPr>
          <w:rFonts w:cs="AdvTT6120e2aa"/>
        </w:rPr>
        <w:t>.</w:t>
      </w:r>
      <w:r w:rsidR="00FA4F92">
        <w:rPr>
          <w:rFonts w:cs="AdvTT6120e2aa"/>
        </w:rPr>
        <w:t xml:space="preserve"> Indeed, Genet </w:t>
      </w:r>
      <w:r w:rsidR="00FA4F92">
        <w:rPr>
          <w:rFonts w:cs="AdvTT6120e2aa"/>
        </w:rPr>
        <w:fldChar w:fldCharType="begin"/>
      </w:r>
      <w:r w:rsidR="00FA4F92">
        <w:rPr>
          <w:rFonts w:cs="AdvTT6120e2aa"/>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FA4F92">
        <w:rPr>
          <w:rFonts w:cs="AdvTT6120e2aa"/>
        </w:rPr>
        <w:fldChar w:fldCharType="separate"/>
      </w:r>
      <w:r w:rsidR="00FA4F92" w:rsidRPr="004C3858">
        <w:rPr>
          <w:rFonts w:ascii="Calibri" w:hAnsi="Calibri" w:cs="Times New Roman"/>
          <w:szCs w:val="24"/>
        </w:rPr>
        <w:t>(Genet, Bréda &amp; Dufrêne 2010)</w:t>
      </w:r>
      <w:r w:rsidR="00FA4F92">
        <w:rPr>
          <w:rFonts w:cs="AdvTT6120e2aa"/>
        </w:rPr>
        <w:fldChar w:fldCharType="end"/>
      </w:r>
      <w:r w:rsidR="00FA4F92">
        <w:rPr>
          <w:rFonts w:cs="AdvTT6120e2aa"/>
        </w:rPr>
        <w:t xml:space="preserve"> observed that the age-related declines in growth were not fully offset by increased reproduction, such that the decline in growth was greater than the increase in reproduction.</w:t>
      </w:r>
      <w:r w:rsidR="00FA4F92" w:rsidRPr="00247086">
        <w:rPr>
          <w:rFonts w:cs="AdvTT6120e2aa"/>
        </w:rPr>
        <w:t xml:space="preserve"> </w:t>
      </w:r>
    </w:p>
    <w:p w14:paraId="5F8262C3" w14:textId="5353152D" w:rsidR="0079765C" w:rsidRDefault="008926F4" w:rsidP="0079765C">
      <w:pPr>
        <w:autoSpaceDE w:val="0"/>
        <w:autoSpaceDN w:val="0"/>
        <w:adjustRightInd w:val="0"/>
        <w:spacing w:after="240" w:line="240" w:lineRule="auto"/>
      </w:pPr>
      <w:r>
        <w:rPr>
          <w:highlight w:val="yellow"/>
        </w:rPr>
        <w:t>A</w:t>
      </w:r>
      <w:r w:rsidR="0079765C" w:rsidRPr="00FA533B">
        <w:rPr>
          <w:highlight w:val="yellow"/>
        </w:rPr>
        <w:t>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t>
      </w:r>
      <w:r w:rsidR="0079765C">
        <w:t xml:space="preserve"> </w:t>
      </w:r>
    </w:p>
    <w:p w14:paraId="75D94185" w14:textId="65203635" w:rsidR="004C3858" w:rsidRDefault="009B02D5" w:rsidP="0017201F">
      <w:pPr>
        <w:autoSpaceDE w:val="0"/>
        <w:autoSpaceDN w:val="0"/>
        <w:adjustRightInd w:val="0"/>
        <w:spacing w:after="240" w:line="240" w:lineRule="auto"/>
      </w:pPr>
      <w:r>
        <w:t xml:space="preserve">The lack of studies that have carefully tabulated energy investment to all reproductive tissues, vegetative growth to increase size, and vegetative tissue replacement across multiple ages, means we have a poor understanding of how the interplay between energy investment to these three sinks are plants grow and age. Moreover, we lack community level comparisons to understand how </w:t>
      </w:r>
      <w:r>
        <w:t>species with different life history traits should display different RA schedules.</w:t>
      </w:r>
      <w:r>
        <w:t xml:space="preserve"> </w:t>
      </w:r>
      <w:r>
        <w:t xml:space="preserve">Surprisingly, increased relative investment in reproduction (increased RA) is generally omitted as an explanation for declines in leaf area with increasing plant age. </w:t>
      </w:r>
      <w:r w:rsidRPr="00247086">
        <w:t xml:space="preserve">Many ignore any mention of reproductive investment (###Drake) and while others indicate that a </w:t>
      </w:r>
      <w:r w:rsidRPr="00247086">
        <w:rPr>
          <w:rFonts w:cs="AdvTT6120e2aa"/>
        </w:rPr>
        <w:t xml:space="preserve">shift of resources to reproduction with age is a hypothesis which needs more data </w:t>
      </w:r>
      <w:r w:rsidRPr="00247086">
        <w:rPr>
          <w:rFonts w:cs="AdvTT6120e2aa"/>
        </w:rPr>
        <w:fldChar w:fldCharType="begin"/>
      </w:r>
      <w:r>
        <w:rPr>
          <w:rFonts w:cs="AdvTT6120e2aa"/>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rPr>
          <w:rFonts w:cs="AdvTT6120e2aa"/>
        </w:rPr>
        <w:fldChar w:fldCharType="separate"/>
      </w:r>
      <w:r w:rsidRPr="00247086">
        <w:rPr>
          <w:rFonts w:ascii="Calibri" w:hAnsi="Calibri" w:cs="Times New Roman"/>
          <w:szCs w:val="24"/>
        </w:rPr>
        <w:t xml:space="preserve">(Ryan </w:t>
      </w:r>
      <w:r w:rsidRPr="00247086">
        <w:rPr>
          <w:rFonts w:ascii="Calibri" w:hAnsi="Calibri" w:cs="Times New Roman"/>
          <w:i/>
          <w:iCs/>
          <w:szCs w:val="24"/>
        </w:rPr>
        <w:t>et al.</w:t>
      </w:r>
      <w:r w:rsidRPr="00247086">
        <w:rPr>
          <w:rFonts w:ascii="Calibri" w:hAnsi="Calibri" w:cs="Times New Roman"/>
          <w:szCs w:val="24"/>
        </w:rPr>
        <w:t xml:space="preserve"> 1997; Becker, Meinzer &amp; Wullschleger 2000; Day </w:t>
      </w:r>
      <w:r w:rsidRPr="00247086">
        <w:rPr>
          <w:rFonts w:ascii="Calibri" w:hAnsi="Calibri" w:cs="Times New Roman"/>
          <w:i/>
          <w:iCs/>
          <w:szCs w:val="24"/>
        </w:rPr>
        <w:t>et al.</w:t>
      </w:r>
      <w:r w:rsidRPr="00247086">
        <w:rPr>
          <w:rFonts w:ascii="Calibri" w:hAnsi="Calibri" w:cs="Times New Roman"/>
          <w:szCs w:val="24"/>
        </w:rPr>
        <w:t xml:space="preserve"> 2001; Tang </w:t>
      </w:r>
      <w:r w:rsidRPr="00247086">
        <w:rPr>
          <w:rFonts w:ascii="Calibri" w:hAnsi="Calibri" w:cs="Times New Roman"/>
          <w:i/>
          <w:iCs/>
          <w:szCs w:val="24"/>
        </w:rPr>
        <w:t>et al.</w:t>
      </w:r>
      <w:r w:rsidRPr="00247086">
        <w:rPr>
          <w:rFonts w:ascii="Calibri" w:hAnsi="Calibri" w:cs="Times New Roman"/>
          <w:szCs w:val="24"/>
        </w:rPr>
        <w:t xml:space="preserve"> 2014)</w:t>
      </w:r>
      <w:r w:rsidRPr="00247086">
        <w:rPr>
          <w:rFonts w:cs="AdvTT6120e2aa"/>
        </w:rPr>
        <w:fldChar w:fldCharType="end"/>
      </w:r>
    </w:p>
    <w:p w14:paraId="0D1A05E3" w14:textId="22EB68D0" w:rsidR="006D7443" w:rsidRPr="00653D39" w:rsidRDefault="006D7443" w:rsidP="006D7443">
      <w:pPr>
        <w:pStyle w:val="Heading2"/>
        <w:rPr>
          <w:sz w:val="24"/>
        </w:rPr>
      </w:pPr>
      <w:r>
        <w:rPr>
          <w:sz w:val="22"/>
        </w:rPr>
        <w:t>Study</w:t>
      </w:r>
    </w:p>
    <w:p w14:paraId="114BAEEA" w14:textId="1CD7B6AD" w:rsidR="00777973" w:rsidRDefault="00777973" w:rsidP="00777973">
      <w:r w:rsidRPr="00247086">
        <w:t>Determining how species differ in their energy investme</w:t>
      </w:r>
      <w:bookmarkStart w:id="10" w:name="_GoBack"/>
      <w:bookmarkEnd w:id="10"/>
      <w:r w:rsidRPr="00247086">
        <w:t xml:space="preserve">nt to </w:t>
      </w:r>
      <w:r w:rsidR="00CF01B3">
        <w:t xml:space="preserve">three </w:t>
      </w:r>
      <w:r w:rsidRPr="00247086">
        <w:t xml:space="preserve">key tissue pools, vegetative </w:t>
      </w:r>
      <w:r w:rsidR="008A6638">
        <w:t xml:space="preserve">replacement </w:t>
      </w:r>
      <w:r w:rsidRPr="00247086">
        <w:t>costs, vegetative growth</w:t>
      </w:r>
      <w:r w:rsidR="008A6638">
        <w:t xml:space="preserve"> to expand size</w:t>
      </w:r>
      <w:r w:rsidRPr="00247086">
        <w:t>, and reproductive investment</w:t>
      </w:r>
      <w:r w:rsidR="00CF01B3">
        <w:t>,</w:t>
      </w:r>
      <w:r w:rsidR="008A6638">
        <w:t xml:space="preserve"> and how these pattern</w:t>
      </w:r>
      <w:r w:rsidR="00CF01B3">
        <w:t>s</w:t>
      </w:r>
      <w:r w:rsidR="008A6638">
        <w:t xml:space="preserve"> shift with plant size and age</w:t>
      </w:r>
      <w:r w:rsidRPr="00247086">
        <w:t xml:space="preserve">, is necessary to understanding </w:t>
      </w:r>
      <w:r w:rsidR="00CF01B3">
        <w:t>why specific</w:t>
      </w:r>
      <w:r w:rsidR="008A6638">
        <w:t xml:space="preserve"> RA schedules are observed. These data will also yield insight to how vegetative replacement costs influence the pool of surplus energy to be divided between vegetative growth to expand size and reproduction and how this affects the resultant RA schedules. </w:t>
      </w:r>
      <w:r w:rsidRPr="00247086">
        <w:t xml:space="preserve">In particular, we </w:t>
      </w:r>
      <w:r w:rsidR="00CF01B3">
        <w:t>explore:</w:t>
      </w:r>
    </w:p>
    <w:p w14:paraId="66D0EFF9" w14:textId="77777777" w:rsidR="00A20556" w:rsidRDefault="00A20556" w:rsidP="00777973"/>
    <w:p w14:paraId="13DA48D6" w14:textId="3B39B9C2" w:rsidR="00CF01B3" w:rsidRDefault="00CF01B3" w:rsidP="008A6638">
      <w:pPr>
        <w:pStyle w:val="ListParagraph"/>
        <w:numPr>
          <w:ilvl w:val="0"/>
          <w:numId w:val="4"/>
        </w:numPr>
      </w:pPr>
      <w:r>
        <w:t xml:space="preserve">How important it is to account for all pools of reproductive investment in </w:t>
      </w:r>
      <w:r w:rsidR="00477BEC">
        <w:t>assessing reproductive investment.</w:t>
      </w:r>
    </w:p>
    <w:p w14:paraId="21FFA739" w14:textId="08985AD2" w:rsidR="008647C0" w:rsidRPr="00247086" w:rsidRDefault="00CF01B3" w:rsidP="008A6638">
      <w:pPr>
        <w:pStyle w:val="ListParagraph"/>
        <w:numPr>
          <w:ilvl w:val="0"/>
          <w:numId w:val="4"/>
        </w:numPr>
      </w:pPr>
      <w:r>
        <w:t>Whether s</w:t>
      </w:r>
      <w:r w:rsidR="008A6638">
        <w:t xml:space="preserve">pecies with different </w:t>
      </w:r>
      <w:r w:rsidR="008647C0" w:rsidRPr="00247086">
        <w:t xml:space="preserve">RA schedules </w:t>
      </w:r>
      <w:r w:rsidR="008A6638">
        <w:t xml:space="preserve">differ in key </w:t>
      </w:r>
      <w:r w:rsidR="008647C0" w:rsidRPr="00247086">
        <w:t xml:space="preserve">life history </w:t>
      </w:r>
      <w:r w:rsidR="008A6638">
        <w:t>traits</w:t>
      </w:r>
      <w:r w:rsidR="008647C0" w:rsidRPr="00247086">
        <w:t xml:space="preserve">, </w:t>
      </w:r>
      <w:r w:rsidR="008A6638">
        <w:t xml:space="preserve">including </w:t>
      </w:r>
      <w:r w:rsidR="008647C0" w:rsidRPr="00247086">
        <w:t xml:space="preserve">lifespan, height, and age at first reproduction. </w:t>
      </w:r>
      <w:r>
        <w:t xml:space="preserve">We predict that species aligning themselves with the </w:t>
      </w:r>
      <w:r w:rsidR="00477BEC">
        <w:t xml:space="preserve">end </w:t>
      </w:r>
      <w:r>
        <w:t xml:space="preserve">of the life history continuum </w:t>
      </w:r>
      <w:r w:rsidR="00477BEC">
        <w:t xml:space="preserve">that are </w:t>
      </w:r>
      <w:r>
        <w:t xml:space="preserve">shorter lived, have a shorter stature, </w:t>
      </w:r>
      <w:r w:rsidR="00477BEC">
        <w:t xml:space="preserve">and </w:t>
      </w:r>
      <w:r>
        <w:t>begin reproducing at a younger age</w:t>
      </w:r>
      <w:r w:rsidR="00477BEC">
        <w:t xml:space="preserve"> will also </w:t>
      </w:r>
      <w:r>
        <w:t>reach a higher maximum RA</w:t>
      </w:r>
      <w:r w:rsidR="00477BEC">
        <w:t xml:space="preserve"> and reach a maximum RA earlier in their lifespan</w:t>
      </w:r>
      <w:r>
        <w:t>.</w:t>
      </w:r>
    </w:p>
    <w:p w14:paraId="5B6736B4" w14:textId="7100CAD6" w:rsidR="00777973" w:rsidRDefault="00CF01B3" w:rsidP="00CF01B3">
      <w:pPr>
        <w:pStyle w:val="ListParagraph"/>
        <w:numPr>
          <w:ilvl w:val="0"/>
          <w:numId w:val="4"/>
        </w:numPr>
      </w:pPr>
      <w:r>
        <w:lastRenderedPageBreak/>
        <w:t>How p</w:t>
      </w:r>
      <w:r w:rsidR="00777973" w:rsidRPr="00247086">
        <w:t xml:space="preserve">roportional energy investment into vegetative tissue replacement, vegetative tissue growth, and reproductive tissue </w:t>
      </w:r>
      <w:r w:rsidR="008A6638">
        <w:t xml:space="preserve">production </w:t>
      </w:r>
      <w:r w:rsidR="00777973" w:rsidRPr="00247086">
        <w:t>shif</w:t>
      </w:r>
      <w:r>
        <w:t xml:space="preserve">ts as a species ages. We predict that </w:t>
      </w:r>
      <w:r w:rsidR="008A6638">
        <w:t>RA increases throughout life, approaching RA=1 toward the end of life, thereby impacting growth to increase size.</w:t>
      </w:r>
    </w:p>
    <w:p w14:paraId="1B8C78C6" w14:textId="7702136D" w:rsidR="00477BEC" w:rsidRDefault="00477BEC" w:rsidP="00CF01B3">
      <w:pPr>
        <w:pStyle w:val="ListParagraph"/>
        <w:numPr>
          <w:ilvl w:val="0"/>
          <w:numId w:val="4"/>
        </w:numPr>
      </w:pPr>
      <w:r>
        <w:t>Whether in any species RA approaches or reaches 1 well before the end-of-life, indicating some perennial species are more determinate growers than generally assumed.</w:t>
      </w:r>
    </w:p>
    <w:p w14:paraId="3FC6A6FA" w14:textId="68C81873" w:rsidR="00777973" w:rsidRPr="00247086" w:rsidRDefault="00777973" w:rsidP="00777973">
      <w:r w:rsidRPr="00247086">
        <w:t xml:space="preserve">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w:t>
      </w:r>
      <w:r w:rsidR="00477BEC">
        <w:t xml:space="preserve">all </w:t>
      </w:r>
      <w:r w:rsidRPr="00247086">
        <w:t>known to be iteroparous.</w:t>
      </w:r>
    </w:p>
    <w:p w14:paraId="690AABD8"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Methods</w:t>
      </w:r>
    </w:p>
    <w:p w14:paraId="596F71FB" w14:textId="77777777" w:rsidR="00FA533B" w:rsidRPr="00247086" w:rsidRDefault="00FA533B" w:rsidP="00FA533B">
      <w:pPr>
        <w:pStyle w:val="Heading2"/>
        <w:rPr>
          <w:rFonts w:asciiTheme="minorHAnsi" w:hAnsiTheme="minorHAnsi"/>
          <w:sz w:val="22"/>
          <w:szCs w:val="22"/>
        </w:rPr>
      </w:pPr>
      <w:r w:rsidRPr="00247086">
        <w:rPr>
          <w:rFonts w:asciiTheme="minorHAnsi" w:hAnsiTheme="minorHAnsi"/>
          <w:sz w:val="22"/>
          <w:szCs w:val="22"/>
        </w:rPr>
        <w:t>Study system</w:t>
      </w:r>
    </w:p>
    <w:p w14:paraId="1DFAF96B" w14:textId="77777777" w:rsidR="00C402C2" w:rsidRPr="003C3342" w:rsidRDefault="00C402C2" w:rsidP="00C402C2">
      <w:r w:rsidRPr="003C3342">
        <w:t>Th</w:t>
      </w:r>
      <w:r>
        <w:t>e</w:t>
      </w:r>
      <w:r w:rsidRPr="003C3342">
        <w:t xml:space="preserve"> study was carried out in Kuring’gai National Park, just to the northeast of Sydney, Australia. The sandstone </w:t>
      </w:r>
      <w:r>
        <w:t xml:space="preserve">surfaces </w:t>
      </w:r>
      <w:r w:rsidRPr="003C3342">
        <w:t>throughout the park host a coast heath community</w:t>
      </w:r>
      <w:r>
        <w:t xml:space="preserve">, whose dynamics have been governed by fire for at least 6000 years </w:t>
      </w:r>
      <w:r>
        <w:fldChar w:fldCharType="begin"/>
      </w:r>
      <w: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fldChar w:fldCharType="separate"/>
      </w:r>
      <w:r w:rsidRPr="00A231E0">
        <w:rPr>
          <w:rFonts w:cs="Times New Roman"/>
        </w:rPr>
        <w:t>(Kodela &amp; Dodson 1988)</w:t>
      </w:r>
      <w:r>
        <w:fldChar w:fldCharType="end"/>
      </w:r>
      <w:r>
        <w:t xml:space="preserve">. Fire regimes under traditional aboriginal management are unknown, but current </w:t>
      </w:r>
      <w:r w:rsidRPr="003C3342">
        <w:t>N</w:t>
      </w:r>
      <w:r>
        <w:t xml:space="preserve">ew </w:t>
      </w:r>
      <w:r w:rsidRPr="003C3342">
        <w:t>S</w:t>
      </w:r>
      <w:r>
        <w:t xml:space="preserve">outh </w:t>
      </w:r>
      <w:r w:rsidRPr="003C3342">
        <w:t>W</w:t>
      </w:r>
      <w:r>
        <w:t>ales</w:t>
      </w:r>
      <w:r w:rsidRPr="003C3342">
        <w:t xml:space="preserve"> </w:t>
      </w:r>
      <w:r>
        <w:t xml:space="preserve">National Parks and Wildlife Service (NSW NPWS) management practises seek to achieve an average </w:t>
      </w:r>
      <w:r w:rsidRPr="003C3342">
        <w:t xml:space="preserve">interval </w:t>
      </w:r>
      <w:r>
        <w:t xml:space="preserve">between 7-30 years to maintain the current floristic diversity </w:t>
      </w:r>
      <w:r>
        <w:fldChar w:fldCharType="begin"/>
      </w:r>
      <w: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fldChar w:fldCharType="separate"/>
      </w:r>
      <w:r w:rsidRPr="00A231E0">
        <w:rPr>
          <w:rFonts w:cs="Times New Roman"/>
        </w:rPr>
        <w:t>(NSW Office of the Environment 2006)</w:t>
      </w:r>
      <w:r>
        <w:fldChar w:fldCharType="end"/>
      </w:r>
      <w:r w:rsidRPr="003C3342">
        <w:t>. The community includes perennial species that re-sprout following fire and also obligate seeders, species that are killed by fire and re-establish from seed. The obligate seeders included in this study germinate within a year of the fire and often after the next rain</w:t>
      </w:r>
      <w:r>
        <w:t xml:space="preserve">. </w:t>
      </w:r>
      <w:r w:rsidRPr="003C3342">
        <w:t>Since the fire history of the park is well documented, the age of obligate seeders at a site can be est</w:t>
      </w:r>
      <w:r>
        <w:t>imated. In total, we selected 14 obligate-</w:t>
      </w:r>
      <w:r w:rsidRPr="003C3342">
        <w:t>seeder</w:t>
      </w:r>
      <w:r>
        <w:t>,</w:t>
      </w:r>
      <w:r w:rsidRPr="003C3342">
        <w:t xml:space="preserve"> woody perennials that are common in the community, with asymptotic heights ranging from </w:t>
      </w:r>
      <w:r>
        <w:t xml:space="preserve">0.5 m – </w:t>
      </w:r>
      <w:r w:rsidRPr="003C3342">
        <w:t>5</w:t>
      </w:r>
      <w:r>
        <w:t xml:space="preserve"> </w:t>
      </w:r>
      <w:r w:rsidRPr="003C3342">
        <w:t xml:space="preserve">m. They wer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t xml:space="preserve"> locally</w:t>
      </w:r>
      <w:r w:rsidRPr="003C3342">
        <w:t xml:space="preserve"> common </w:t>
      </w:r>
      <w:r>
        <w:t xml:space="preserve">Myrtaceae </w:t>
      </w:r>
      <w:r w:rsidRPr="003C3342">
        <w:t xml:space="preserve">re-sprout following fire. All sites were chosen to have minimal </w:t>
      </w:r>
      <w:r w:rsidRPr="003C3342">
        <w:rPr>
          <w:i/>
        </w:rPr>
        <w:t>Eucalyptus</w:t>
      </w:r>
      <w:r w:rsidRPr="003C3342">
        <w:t xml:space="preserve"> cover, such that </w:t>
      </w:r>
      <w:r w:rsidRPr="003C3342">
        <w:rPr>
          <w:i/>
        </w:rPr>
        <w:t>Banksia ericifolia</w:t>
      </w:r>
      <w:r w:rsidRPr="003C3342">
        <w:t xml:space="preserve">, </w:t>
      </w:r>
      <w:r w:rsidRPr="003C3342">
        <w:rPr>
          <w:i/>
        </w:rPr>
        <w:t>Hakea teretifolia</w:t>
      </w:r>
      <w:r w:rsidRPr="003C3342">
        <w:t xml:space="preserve">, and </w:t>
      </w:r>
      <w:r w:rsidRPr="003C3342">
        <w:rPr>
          <w:i/>
        </w:rPr>
        <w:t>Allocasuarina distyla</w:t>
      </w:r>
      <w:r w:rsidRPr="003C3342">
        <w:t xml:space="preserve"> (not included in our study because it is dioecious) would be the dominant canopy species late in succession, at heights of 3-5 m. </w:t>
      </w:r>
    </w:p>
    <w:p w14:paraId="403F3DC9" w14:textId="77777777" w:rsidR="00C402C2" w:rsidRPr="003C3342" w:rsidRDefault="00C402C2" w:rsidP="00C402C2">
      <w:pPr>
        <w:pStyle w:val="Heading2"/>
      </w:pPr>
      <w:r w:rsidRPr="003C3342">
        <w:t>Field measurements</w:t>
      </w:r>
    </w:p>
    <w:p w14:paraId="55321F89" w14:textId="77777777" w:rsidR="00C402C2" w:rsidRPr="003C3342" w:rsidRDefault="00C402C2" w:rsidP="00C402C2">
      <w:r w:rsidRPr="003C3342">
        <w:t>The study was conducted over a single year, with the initial plant measurements and subsequent harvest conducted during the late autumn and early winter, the period of minimal vegetative growth in this plant community</w:t>
      </w:r>
      <w:r>
        <w:t>. Repeat visits were made throughout the year to record reproductive activity</w:t>
      </w:r>
      <w:r w:rsidRPr="003C3342">
        <w:t xml:space="preserve">. </w:t>
      </w:r>
      <w:r w:rsidRPr="003F5336">
        <w:t>Individuals were sampled at different ages across a fire-created chronosequence, from 3 months to 30 years</w:t>
      </w:r>
      <w:r>
        <w:t xml:space="preserve">. Site ages were estimated from fire records maintained by </w:t>
      </w:r>
      <w:r w:rsidRPr="003C3342">
        <w:t xml:space="preserve">NSW </w:t>
      </w:r>
      <w:r>
        <w:t xml:space="preserve">National Parks and Wildlife Service. </w:t>
      </w:r>
      <w:r w:rsidRPr="003C3342">
        <w:t>At the conclusion of the study, the approximate ages of the individuals on the six sites were: 1.4, 2.4, 5, 7, 9 and 31 years.</w:t>
      </w:r>
      <w:r>
        <w:t xml:space="preserve"> </w:t>
      </w:r>
      <w:r w:rsidRPr="003C3342">
        <w:t xml:space="preserve">Plants were tagged during May-June 2012 and harvested during May-June 2013, with a given individual tagged and harvested within 2 weeks of the same calendar date. Only one species, </w:t>
      </w:r>
      <w:r w:rsidRPr="003C3342">
        <w:rPr>
          <w:i/>
        </w:rPr>
        <w:t>Persoonia lanceolata</w:t>
      </w:r>
      <w:r w:rsidRPr="003C3342">
        <w:t xml:space="preserve">, displayed any shoot extension during these months. These months are similarly a period of </w:t>
      </w:r>
      <w:r>
        <w:t>minimal reproductive activity – o</w:t>
      </w:r>
      <w:r w:rsidRPr="003C3342">
        <w:t xml:space="preserve">nly </w:t>
      </w:r>
      <w:r w:rsidRPr="003C3342">
        <w:rPr>
          <w:i/>
        </w:rPr>
        <w:t xml:space="preserve">Banksia </w:t>
      </w:r>
      <w:r w:rsidRPr="003C3342">
        <w:rPr>
          <w:i/>
        </w:rPr>
        <w:lastRenderedPageBreak/>
        <w:t>ericifolia</w:t>
      </w:r>
      <w:r w:rsidRPr="003C3342">
        <w:t xml:space="preserve">, </w:t>
      </w:r>
      <w:r w:rsidRPr="003C3342">
        <w:rPr>
          <w:i/>
        </w:rPr>
        <w:t xml:space="preserve">Grevillea speciosa, </w:t>
      </w:r>
      <w:r w:rsidRPr="003C3342">
        <w:t xml:space="preserve">and </w:t>
      </w:r>
      <w:r>
        <w:t>(</w:t>
      </w:r>
      <w:r w:rsidRPr="003C3342">
        <w:t>occasional</w:t>
      </w:r>
      <w:r>
        <w:t>ly)</w:t>
      </w:r>
      <w:r w:rsidRPr="003C3342">
        <w:rPr>
          <w:i/>
        </w:rPr>
        <w:t xml:space="preserve"> Hemigenia purpurea</w:t>
      </w:r>
      <w:r w:rsidRPr="003C3342">
        <w:t xml:space="preserve"> flowered during </w:t>
      </w:r>
      <w:r>
        <w:t xml:space="preserve">this period – </w:t>
      </w:r>
      <w:r w:rsidRPr="003C3342">
        <w:t>although a number of species had immature fruit from the previous year (</w:t>
      </w:r>
      <w:r w:rsidRPr="003C3342">
        <w:rPr>
          <w:i/>
        </w:rPr>
        <w:t>Persoonia lanceolata</w:t>
      </w:r>
      <w:r w:rsidRPr="003C3342">
        <w:t>) or small buds that would open in the subsequent year (</w:t>
      </w:r>
      <w:r w:rsidRPr="003C3342">
        <w:rPr>
          <w:i/>
        </w:rPr>
        <w:t>Boronia ledifolia</w:t>
      </w:r>
      <w:r w:rsidRPr="003C3342">
        <w:t xml:space="preserve">, </w:t>
      </w:r>
      <w:r w:rsidRPr="003C3342">
        <w:rPr>
          <w:i/>
        </w:rPr>
        <w:t>Conospermum ericifolium</w:t>
      </w:r>
      <w:r w:rsidRPr="003C3342">
        <w:t xml:space="preserve">, </w:t>
      </w:r>
      <w:r w:rsidRPr="003C3342">
        <w:rPr>
          <w:i/>
        </w:rPr>
        <w:t>Epacris microphylla</w:t>
      </w:r>
      <w:r w:rsidRPr="003C3342">
        <w:t xml:space="preserve">, </w:t>
      </w:r>
      <w:r w:rsidRPr="003C3342">
        <w:rPr>
          <w:i/>
        </w:rPr>
        <w:t>Grevillea buxifolia</w:t>
      </w:r>
      <w:r w:rsidRPr="003C3342">
        <w:t xml:space="preserve">, </w:t>
      </w:r>
      <w:r w:rsidRPr="003C3342">
        <w:rPr>
          <w:i/>
        </w:rPr>
        <w:t>Leucopogon esquamatus</w:t>
      </w:r>
      <w:r w:rsidRPr="003C3342">
        <w:t>).</w:t>
      </w:r>
      <w:r w:rsidRPr="003F5336">
        <w:t xml:space="preserve"> </w:t>
      </w:r>
    </w:p>
    <w:p w14:paraId="7EF0AA99" w14:textId="2D269BA3" w:rsidR="00C402C2" w:rsidRPr="003C3342" w:rsidRDefault="00C402C2" w:rsidP="00C402C2">
      <w:r w:rsidRPr="003C3342">
        <w:t>Seven healthy individuals of each species were selected at each site</w:t>
      </w:r>
      <w:r>
        <w:t xml:space="preserve"> (and thus </w:t>
      </w:r>
      <w:r w:rsidRPr="003C3342">
        <w:t>age</w:t>
      </w:r>
      <w:r>
        <w:t>)</w:t>
      </w:r>
      <w:r w:rsidRPr="003C3342">
        <w:t xml:space="preserve">. At the beginning of the study year, </w:t>
      </w:r>
      <w:r>
        <w:t xml:space="preserve">basal diameter </w:t>
      </w:r>
      <w:r w:rsidRPr="003C3342">
        <w:t xml:space="preserve">was recorded approximately 10 mm above the </w:t>
      </w:r>
      <w:r>
        <w:t xml:space="preserve">base </w:t>
      </w:r>
      <w:r w:rsidRPr="003C3342">
        <w:t xml:space="preserve">to avoid the </w:t>
      </w:r>
      <w:r>
        <w:t>basal</w:t>
      </w:r>
      <w:r w:rsidRPr="003C3342">
        <w:t xml:space="preserve"> swelling. At the end of the study year, </w:t>
      </w:r>
      <w:r>
        <w:t xml:space="preserve">diameter </w:t>
      </w:r>
      <w:r w:rsidRPr="003C3342">
        <w:t>was remeasured</w:t>
      </w:r>
      <w:r>
        <w:t xml:space="preserve"> at the same location</w:t>
      </w:r>
      <w:r w:rsidRPr="003C3342">
        <w:t xml:space="preserve">. </w:t>
      </w:r>
      <w:r w:rsidR="006A625C">
        <w:t>Plant height was also measured at the beginning and end of the study year. On each plant, a robust shoot was designated as the leader and the number of leaves along the entire length of the leader was measured. For species with a regular pattern of small leaves, the length of stem covered with leaves was measured in lieu and a species-level “leaves per stem length” conversion factor was applied to convert stem length to a leaf count. At the end of the study, the number of leaves remaining along this same shoot length was reassessed to determine the number of the original leaves remaining. In addition, the length of new shoot extension and number of leaves along the new shoot extension were recorded.</w:t>
      </w:r>
      <w:r w:rsidR="00BA4A87">
        <w:t xml:space="preserve"> </w:t>
      </w:r>
      <w:r w:rsidR="006A625C">
        <w:t>At the end of the study p</w:t>
      </w:r>
      <w:r w:rsidRPr="003C3342">
        <w:t>lants were then harvested at ground level</w:t>
      </w:r>
      <w:r>
        <w:t xml:space="preserve"> and </w:t>
      </w:r>
      <w:r w:rsidRPr="003C3342">
        <w:t>oven dried at 60ºC for at least 1 week. Leaves and stems were separated and weighed.</w:t>
      </w:r>
    </w:p>
    <w:p w14:paraId="71CDBBFF" w14:textId="24269606" w:rsidR="00C402C2" w:rsidRDefault="00C402C2" w:rsidP="00C402C2">
      <w:r w:rsidRPr="003C3342">
        <w:t xml:space="preserve">Flowering parts on all individuals were </w:t>
      </w:r>
      <w:r>
        <w:t>recorded</w:t>
      </w:r>
      <w:r w:rsidRPr="003C3342">
        <w:t xml:space="preserve"> </w:t>
      </w:r>
      <w:r>
        <w:t xml:space="preserve">during repeat censuses, </w:t>
      </w:r>
      <w:r w:rsidRPr="003C3342">
        <w:t>every four weeks during cooler months and every three weeks during spring and summer. A</w:t>
      </w:r>
      <w:r>
        <w:t>t each census, a</w:t>
      </w:r>
      <w:r w:rsidRPr="003C3342">
        <w:t>ll flowering parts were counted, including buds (by size class), flowers, young fruit</w:t>
      </w:r>
      <w:r>
        <w:t xml:space="preserve"> (by size class)</w:t>
      </w:r>
      <w:r w:rsidRPr="003C3342">
        <w:t xml:space="preserve">, and mature fruit. For some species the size of immature and mature fruit </w:t>
      </w:r>
      <w:r>
        <w:t xml:space="preserve">and cones </w:t>
      </w:r>
      <w:r w:rsidRPr="003C3342">
        <w:t xml:space="preserve">was </w:t>
      </w:r>
      <w:r>
        <w:t xml:space="preserve">also </w:t>
      </w:r>
      <w:r w:rsidRPr="003C3342">
        <w:t xml:space="preserve">measured, as the final size of the </w:t>
      </w:r>
      <w:r>
        <w:t xml:space="preserve">structures </w:t>
      </w:r>
      <w:r w:rsidRPr="003C3342">
        <w:t xml:space="preserve">was quite variable. The exact flowering parts considered varied considerably by species due to their diverse floral structures. Flowcharts detailing what flower parts were included for each species </w:t>
      </w:r>
      <w:r>
        <w:t>are</w:t>
      </w:r>
      <w:r w:rsidRPr="003C3342">
        <w:t xml:space="preserve"> provided </w:t>
      </w:r>
      <w:r>
        <w:t xml:space="preserve">as an Online Appendix accompanying a previous publication </w:t>
      </w:r>
      <w:r>
        <w:fldChar w:fldCharType="begin"/>
      </w:r>
      <w: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fldChar w:fldCharType="separate"/>
      </w:r>
      <w:r w:rsidRPr="00C402C2">
        <w:rPr>
          <w:rFonts w:ascii="Calibri" w:hAnsi="Calibri" w:cs="Times New Roman"/>
          <w:szCs w:val="24"/>
        </w:rPr>
        <w:t xml:space="preserve">(Wenk </w:t>
      </w:r>
      <w:r w:rsidRPr="00C402C2">
        <w:rPr>
          <w:rFonts w:ascii="Calibri" w:hAnsi="Calibri" w:cs="Times New Roman"/>
          <w:i/>
          <w:iCs/>
          <w:szCs w:val="24"/>
        </w:rPr>
        <w:t>et al.</w:t>
      </w:r>
      <w:r w:rsidRPr="00C402C2">
        <w:rPr>
          <w:rFonts w:ascii="Calibri" w:hAnsi="Calibri" w:cs="Times New Roman"/>
          <w:szCs w:val="24"/>
        </w:rPr>
        <w:t xml:space="preserve"> 2017)</w:t>
      </w:r>
      <w:r>
        <w:fldChar w:fldCharType="end"/>
      </w:r>
      <w:r w:rsidR="00A52F23">
        <w:t xml:space="preserve">. Total reproductive investment is </w:t>
      </w:r>
      <w:r w:rsidR="00A52F23" w:rsidRPr="003C3342">
        <w:t>the sum of investment in all the different flowering parts during the year</w:t>
      </w:r>
      <w:r w:rsidR="00A52F23">
        <w:t xml:space="preserve">, tabulated on a dry mass basis </w:t>
      </w:r>
      <w:r w:rsidR="00A52F23">
        <w:fldChar w:fldCharType="begin"/>
      </w:r>
      <w:r w:rsidR="00A52F23">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A52F23">
        <w:fldChar w:fldCharType="separate"/>
      </w:r>
      <w:r w:rsidR="00A52F23" w:rsidRPr="00A52F23">
        <w:rPr>
          <w:rFonts w:ascii="Calibri" w:hAnsi="Calibri" w:cs="Times New Roman"/>
          <w:szCs w:val="24"/>
        </w:rPr>
        <w:t xml:space="preserve">(Wenk </w:t>
      </w:r>
      <w:r w:rsidR="00A52F23" w:rsidRPr="00A52F23">
        <w:rPr>
          <w:rFonts w:ascii="Calibri" w:hAnsi="Calibri" w:cs="Times New Roman"/>
          <w:i/>
          <w:iCs/>
          <w:szCs w:val="24"/>
        </w:rPr>
        <w:t>et al.</w:t>
      </w:r>
      <w:r w:rsidR="00A52F23" w:rsidRPr="00A52F23">
        <w:rPr>
          <w:rFonts w:ascii="Calibri" w:hAnsi="Calibri" w:cs="Times New Roman"/>
          <w:szCs w:val="24"/>
        </w:rPr>
        <w:t xml:space="preserve"> 2017)</w:t>
      </w:r>
      <w:r w:rsidR="00A52F23">
        <w:fldChar w:fldCharType="end"/>
      </w:r>
      <w:r w:rsidR="00A52F23" w:rsidRPr="003C3342">
        <w:t>.</w:t>
      </w:r>
    </w:p>
    <w:p w14:paraId="22D0B525" w14:textId="77777777" w:rsidR="00A52F23" w:rsidRDefault="00A52F23" w:rsidP="00C402C2"/>
    <w:p w14:paraId="4230DB8C" w14:textId="67635383" w:rsidR="006A625C" w:rsidRDefault="006A625C" w:rsidP="006A625C">
      <w:pPr>
        <w:pStyle w:val="Heading2"/>
      </w:pPr>
      <w:r>
        <w:t>Calculations</w:t>
      </w:r>
    </w:p>
    <w:p w14:paraId="50AC7440" w14:textId="03A21498" w:rsidR="00A52F23" w:rsidRDefault="00A52F23" w:rsidP="00C402C2">
      <w:r w:rsidRPr="006A625C">
        <w:rPr>
          <w:highlight w:val="yellow"/>
        </w:rPr>
        <w:t>Leaf growth is calculated</w:t>
      </w:r>
    </w:p>
    <w:p w14:paraId="625F9AE9" w14:textId="7858FBA3" w:rsidR="00A52F23" w:rsidRDefault="00A52F23" w:rsidP="00A52F23">
      <w:r>
        <w:t>This represents value is the investment both in leaves to replace leaf loss and leaves to expand leaf area. Leaf turnover, calculated at an individual level, was required to separate the combined leaf growth metric into the two leaf growth components. Shoot leaf loss is calculated as the difference between leader shoot leaf count at the start of the study year and the number of leaves remaining along the same shoot length at the conclusion of the study year. Leaf loss / initial leaf count indicates the proportion of leaves lost along the shoot during the year. It is assumed this ratio applies to the entire leaf canopy to determine the total yearly leaf loss. If total leaf investment is greater than total leaf loss, leaf replacement investment is set as equal to leaf loss and leaf expansion is calculated as:</w:t>
      </w:r>
    </w:p>
    <w:p w14:paraId="57FB2AEF" w14:textId="425F6DA4" w:rsidR="00A52F23" w:rsidRDefault="00A52F23" w:rsidP="00A52F23">
      <w:pPr>
        <w:jc w:val="center"/>
      </w:pPr>
      <w:r>
        <w:t>Leaf expansion investment = Total leaf investment – Leaf replacement investment</w:t>
      </w:r>
    </w:p>
    <w:p w14:paraId="27B769B8" w14:textId="63EF6B5C" w:rsidR="00A52F23" w:rsidRDefault="00A52F23" w:rsidP="00A52F23">
      <w:r>
        <w:t>If total leaf investment is less than total leaf loss, leaf replacement investment is set as equal to total leaf investment, leaf expansion investment equals zero, and the leaf budget deficit is calculated as:</w:t>
      </w:r>
    </w:p>
    <w:p w14:paraId="3A78715C" w14:textId="72F68F98" w:rsidR="00A52F23" w:rsidRDefault="00A52F23" w:rsidP="00A52F23">
      <w:pPr>
        <w:jc w:val="center"/>
      </w:pPr>
      <w:r>
        <w:t>Leaf budget deficit = Leaf loss – Leaf replacement investment</w:t>
      </w:r>
    </w:p>
    <w:p w14:paraId="5CD572CD" w14:textId="37F0167E" w:rsidR="00A52F23" w:rsidRDefault="00A52F23" w:rsidP="00C402C2">
      <w:r w:rsidRPr="006A625C">
        <w:rPr>
          <w:highlight w:val="yellow"/>
        </w:rPr>
        <w:t>Stem growth is calculated</w:t>
      </w:r>
      <w:r w:rsidR="006A625C" w:rsidRPr="006A625C">
        <w:rPr>
          <w:highlight w:val="yellow"/>
        </w:rPr>
        <w:t>…</w:t>
      </w:r>
    </w:p>
    <w:p w14:paraId="7BFCB0D4" w14:textId="77777777" w:rsidR="00A52F23" w:rsidRPr="003C3342" w:rsidRDefault="00A52F23" w:rsidP="00C402C2"/>
    <w:p w14:paraId="2166DE8F" w14:textId="25BFB7F3" w:rsidR="00FA533B" w:rsidRDefault="006A625C" w:rsidP="006A625C">
      <w:r>
        <w:t>In this manuscript, reproductive allocation is calculated as:</w:t>
      </w:r>
    </w:p>
    <w:p w14:paraId="0F5E0A59" w14:textId="7E2A47AF" w:rsidR="006A625C" w:rsidRDefault="006A625C" w:rsidP="006A625C">
      <w:pPr>
        <w:jc w:val="center"/>
      </w:pPr>
      <w:r>
        <w:t>Reproductive investment / Surplus energy</w:t>
      </w:r>
    </w:p>
    <w:p w14:paraId="12CAB28D" w14:textId="77777777" w:rsidR="006A625C" w:rsidRDefault="006A625C" w:rsidP="006A625C">
      <w:r>
        <w:t xml:space="preserve">Where, </w:t>
      </w:r>
    </w:p>
    <w:p w14:paraId="4700A0EC" w14:textId="05308585" w:rsidR="006A625C" w:rsidRPr="00247086" w:rsidRDefault="006A625C" w:rsidP="006A625C">
      <w:pPr>
        <w:jc w:val="center"/>
      </w:pPr>
      <w:r>
        <w:t>Surplus energy = Reproductive investment + Leaf expansion investment</w:t>
      </w:r>
    </w:p>
    <w:p w14:paraId="5788F5F2" w14:textId="77777777" w:rsidR="00FA533B" w:rsidRDefault="00FA533B" w:rsidP="006A625C">
      <w:pPr>
        <w:pStyle w:val="ListParagraph"/>
        <w:numPr>
          <w:ilvl w:val="0"/>
          <w:numId w:val="1"/>
        </w:numPr>
      </w:pPr>
      <w:r w:rsidRPr="00247086">
        <w:t xml:space="preserve">including stem weight would cause RA to decrease dramatically for most species, because actual stem diameters and weights must continue to increase each year that any shoot growth occurs, even though the volume of functional wood (sapwood) may be stable or declining. </w:t>
      </w:r>
    </w:p>
    <w:p w14:paraId="38F94BC5" w14:textId="77777777" w:rsidR="00C402C2" w:rsidRPr="00C402C2" w:rsidRDefault="00C402C2" w:rsidP="006A625C">
      <w:pPr>
        <w:pStyle w:val="ListParagraph"/>
        <w:numPr>
          <w:ilvl w:val="0"/>
          <w:numId w:val="1"/>
        </w:numPr>
        <w:rPr>
          <w:i/>
        </w:rPr>
      </w:pPr>
      <w:r w:rsidRPr="00C402C2">
        <w:rPr>
          <w:i/>
        </w:rPr>
        <w:t>why not stems? Hard. This is first cut. If assume pipep model, will reduce RA, but only for values &lt; 1</w:t>
      </w:r>
    </w:p>
    <w:p w14:paraId="691DD821" w14:textId="77777777" w:rsidR="00C402C2" w:rsidRPr="00247086" w:rsidRDefault="00C402C2" w:rsidP="00C402C2">
      <w:pPr>
        <w:pStyle w:val="ListParagraph"/>
        <w:ind w:left="1440"/>
      </w:pPr>
    </w:p>
    <w:p w14:paraId="3C503084" w14:textId="77777777" w:rsidR="00FA533B" w:rsidRDefault="00FA533B" w:rsidP="00FA533B">
      <w:pPr>
        <w:pStyle w:val="ListParagraph"/>
        <w:numPr>
          <w:ilvl w:val="0"/>
          <w:numId w:val="1"/>
        </w:numPr>
      </w:pPr>
      <w:r w:rsidRPr="00247086">
        <w: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0F5C7F7D" w14:textId="77777777" w:rsidR="00A52F23" w:rsidRPr="00A52F23" w:rsidRDefault="00A52F23" w:rsidP="00A52F23">
      <w:pPr>
        <w:pStyle w:val="ListParagraph"/>
        <w:numPr>
          <w:ilvl w:val="0"/>
          <w:numId w:val="1"/>
        </w:numPr>
        <w:rPr>
          <w:i/>
        </w:rPr>
      </w:pPr>
      <w:r w:rsidRPr="00A52F23">
        <w:rPr>
          <w:i/>
        </w:rPr>
        <w:t xml:space="preserve">Define surplus energy as leaf expansion + reproduction. </w:t>
      </w:r>
    </w:p>
    <w:p w14:paraId="7006D277" w14:textId="77777777" w:rsidR="006A625C" w:rsidRDefault="006A625C" w:rsidP="006A625C"/>
    <w:p w14:paraId="055301F9" w14:textId="399CA309" w:rsidR="006A625C" w:rsidRDefault="006A625C" w:rsidP="006A625C">
      <w:pPr>
        <w:pStyle w:val="ListParagraph"/>
        <w:numPr>
          <w:ilvl w:val="0"/>
          <w:numId w:val="9"/>
        </w:numPr>
      </w:pPr>
      <w:r>
        <w:t>Leaf weight was converted to leaf area by applying a species mean leaf mass per area. For each species, leaf mass per area was calculated on leaves collected at three shoot ages from each of ### individuals. Leaves were scanned to determine leaf area and then over dried at 60ºC for 48 hours to determine dry leaf mass.</w:t>
      </w:r>
    </w:p>
    <w:p w14:paraId="3D2D95AE" w14:textId="4BB04C47" w:rsidR="00BA4A87" w:rsidRDefault="00BA4A87" w:rsidP="00BA4A87">
      <w:pPr>
        <w:pStyle w:val="ListParagraph"/>
        <w:numPr>
          <w:ilvl w:val="0"/>
          <w:numId w:val="9"/>
        </w:numPr>
      </w:pPr>
      <w:r>
        <w:t xml:space="preserve">Maximum height is the height of the tallest individual included in the study. </w:t>
      </w:r>
    </w:p>
    <w:p w14:paraId="7283F739" w14:textId="5EBCA0C6" w:rsidR="00BA4A87" w:rsidRDefault="00BA4A87" w:rsidP="00BA4A87">
      <w:pPr>
        <w:pStyle w:val="ListParagraph"/>
        <w:numPr>
          <w:ilvl w:val="0"/>
          <w:numId w:val="9"/>
        </w:numPr>
      </w:pPr>
      <w:r>
        <w:t>Longivity and age at maturity are also determined based on the study sites.</w:t>
      </w:r>
    </w:p>
    <w:p w14:paraId="022B81D7" w14:textId="77777777" w:rsidR="00FA533B" w:rsidRDefault="00FA533B" w:rsidP="00FA533B">
      <w:pPr>
        <w:pStyle w:val="Heading1"/>
        <w:rPr>
          <w:ins w:id="11" w:author="Dr Elizabeth Wenk " w:date="2017-06-07T13:37:00Z"/>
          <w:rFonts w:asciiTheme="minorHAnsi" w:hAnsiTheme="minorHAnsi"/>
          <w:sz w:val="22"/>
          <w:szCs w:val="22"/>
        </w:rPr>
      </w:pPr>
      <w:r w:rsidRPr="00247086">
        <w:rPr>
          <w:rFonts w:asciiTheme="minorHAnsi" w:hAnsiTheme="minorHAnsi"/>
          <w:sz w:val="22"/>
          <w:szCs w:val="22"/>
        </w:rPr>
        <w:t>Results</w:t>
      </w:r>
    </w:p>
    <w:p w14:paraId="6C38C20F" w14:textId="5879B275" w:rsidR="004B1131" w:rsidRDefault="004B1131" w:rsidP="00C402C2">
      <w:ins w:id="12" w:author="Dr Elizabeth Wenk " w:date="2017-06-07T13:37:00Z">
        <w:r>
          <w:t>###intro sentences###</w:t>
        </w:r>
      </w:ins>
    </w:p>
    <w:p w14:paraId="529146CE" w14:textId="77777777" w:rsidR="00A93CB6" w:rsidRPr="00247086" w:rsidRDefault="00A93CB6" w:rsidP="00A93CB6">
      <w:r w:rsidRPr="00247086">
        <w:t xml:space="preserve">Although all study species broadly follow the same lifetime developmental pathway of investing first in height and leaf growth and later in reproduction, the magnitude and timing of their investment in different tissues types is diverse. </w:t>
      </w:r>
    </w:p>
    <w:p w14:paraId="10E4E174" w14:textId="44B47B66" w:rsidR="00FB45DB" w:rsidRDefault="00BC4584" w:rsidP="00FB45DB">
      <w:pPr>
        <w:ind w:firstLine="360"/>
      </w:pPr>
      <w:r>
        <w:t xml:space="preserve">The apparent shape of RA schedules is enormously affected by which energy pools are tabulated into the </w:t>
      </w:r>
      <w:r>
        <w:rPr>
          <w:i/>
        </w:rPr>
        <w:t>vegetative</w:t>
      </w:r>
      <w:r>
        <w:t xml:space="preserve"> versus </w:t>
      </w:r>
      <w:r>
        <w:rPr>
          <w:i/>
        </w:rPr>
        <w:t>reproductive</w:t>
      </w:r>
      <w:r>
        <w:t xml:space="preserve"> energy pools (Figure 2). The four panels in Figure 2 plot data for the same species, </w:t>
      </w:r>
      <w:r>
        <w:rPr>
          <w:i/>
        </w:rPr>
        <w:t>Epacris microphylla</w:t>
      </w:r>
      <w:r>
        <w:t xml:space="preserve">, but in each different yearly tissue investment pools are included in the RA calculations. Figure 2a shows an RA schedule when seed weight is used as the proxy for reproductive investment and total vegetative NPP is considered vegetative investment, leading to a low maximum RA. In Figure 2b, all accessory costs are included in the measure of reproductive investment while vegetative investment again considered total vegetative NPP, including both investment to replace shed leaves and stems and investment to increase stem biomass and leaf area. In Figure 2c, the vegetative investment pool is reduced by ignoring stem weight, done because stem investment cannot easily be divided into “replacement” and “expansion” </w:t>
      </w:r>
      <w:r>
        <w:lastRenderedPageBreak/>
        <w:t xml:space="preserve">components, since the amount of sapwood being converted to largely inactive heartwood is unknown. Last, Figure 2d depicts an RA schedule based on the narrowest definition of vegetative energy investment, yearly energy invested in expanding leaf area. </w:t>
      </w:r>
      <w:r w:rsidR="004B1131">
        <w:t xml:space="preserve">The sum of reproductive investment and energy investment in leaf expansion are together surplus energy, </w:t>
      </w:r>
      <w:r w:rsidR="00253E8B">
        <w:t xml:space="preserve">the definition of </w:t>
      </w:r>
      <w:r w:rsidR="004B1131">
        <w:t>tissue investment pools used in theoretical models of RA schedules.</w:t>
      </w:r>
    </w:p>
    <w:p w14:paraId="2BF72E35" w14:textId="50946FB0" w:rsidR="008072E4" w:rsidRDefault="00B63DF3" w:rsidP="008072E4">
      <w:pPr>
        <w:ind w:firstLine="360"/>
      </w:pPr>
      <w:r w:rsidRPr="00B63DF3">
        <w:rPr>
          <w:highlight w:val="yellow"/>
        </w:rPr>
        <w:t>###Transition sentence###</w:t>
      </w:r>
      <w:r>
        <w:t xml:space="preserve"> </w:t>
      </w:r>
      <w:r w:rsidR="008072E4">
        <w:t xml:space="preserve">For all study species, investment in the seeds themselves was an exceedingly small proportion of total reproductive investment (Figure 3; Wenk &amp;Falster 2017). </w:t>
      </w:r>
      <w:r w:rsidR="004439EB">
        <w:t xml:space="preserve">The remaining reproductive investment is to so-called accessory tissues, including both tissues associated with the flower and fruit of a successfully matured seed and floral and fruit tissue that are aborted without forming a seed. </w:t>
      </w:r>
      <w:r>
        <w:t>Accessory tissues can be further divided into tissues associated with pollen-attractions (floral investment up to the point of pollination) and tissues associated with the provisioning of a fertilized ovule (packaging and dispersal tissues, including the weight of the seed itself). The relative investment in each tissue category is notable different across species, but a pervasive cross-species pattern is that all species invest hugely in flowers that abort before, at or just after pollination (Figure 3).</w:t>
      </w:r>
    </w:p>
    <w:p w14:paraId="163BC0DA" w14:textId="7CA6087F" w:rsidR="008072E4" w:rsidRDefault="00FB45DB" w:rsidP="008072E4">
      <w:pPr>
        <w:ind w:firstLine="360"/>
      </w:pPr>
      <w:r>
        <w:t>Taking the RA formulation</w:t>
      </w:r>
      <w:r w:rsidR="00B63DF3">
        <w:t xml:space="preserve"> shown in Figure 2d</w:t>
      </w:r>
      <w:r>
        <w:t xml:space="preserve">, reproductive investment as a proportion of surplus energy, Figure </w:t>
      </w:r>
      <w:r w:rsidR="008072E4">
        <w:t>4</w:t>
      </w:r>
      <w:r>
        <w:t xml:space="preserve"> depicts RA schedules for all fourteen study species.</w:t>
      </w:r>
      <w:r w:rsidR="00253E8B">
        <w:t xml:space="preserve"> </w:t>
      </w:r>
      <w:r>
        <w:t>Here, species are sorted from top to bottom based on lifespan and age at maturity. Across the species, there were notable differences in all major life history dimensions</w:t>
      </w:r>
      <w:r w:rsidR="0051752A">
        <w:t xml:space="preserve">, </w:t>
      </w:r>
      <w:r w:rsidR="00B63DF3">
        <w:t>with some species disappearing</w:t>
      </w:r>
      <w:r w:rsidR="0051752A">
        <w:t xml:space="preserve"> from the community already at quite young ages while others were still thriving at the 32-year old site. Since this community, and </w:t>
      </w:r>
      <w:r w:rsidR="00B63DF3">
        <w:t xml:space="preserve">other eastern Australian </w:t>
      </w:r>
      <w:r w:rsidR="0051752A">
        <w:t xml:space="preserve">plant communities </w:t>
      </w:r>
      <w:r w:rsidR="00B63DF3">
        <w:t>with a similar floristic composition</w:t>
      </w:r>
      <w:r w:rsidR="0051752A">
        <w:t xml:space="preserve">, are actively managed for a 7-30 year fire </w:t>
      </w:r>
      <w:r w:rsidR="00B63DF3">
        <w:t>interval</w:t>
      </w:r>
      <w:r w:rsidR="0051752A">
        <w:t xml:space="preserve">, </w:t>
      </w:r>
      <w:r w:rsidR="00B63DF3">
        <w:t>few plants have lifespans much beyond 30 years</w:t>
      </w:r>
      <w:r w:rsidR="0051752A">
        <w:t xml:space="preserve">; indeed </w:t>
      </w:r>
      <w:r w:rsidR="00B63DF3">
        <w:t xml:space="preserve">the </w:t>
      </w:r>
      <w:r w:rsidR="0051752A">
        <w:t xml:space="preserve">oldest site was burnt in a managed fire the year following this study. Species also displayed diverse maturation ages, with three species, </w:t>
      </w:r>
      <w:r w:rsidR="0051752A">
        <w:rPr>
          <w:i/>
        </w:rPr>
        <w:t xml:space="preserve">Boronia ledifolia, Hemigenia purpurea, </w:t>
      </w:r>
      <w:r w:rsidR="0051752A">
        <w:t xml:space="preserve">and </w:t>
      </w:r>
      <w:r w:rsidR="0051752A">
        <w:rPr>
          <w:i/>
        </w:rPr>
        <w:t>Pimelea linifolia</w:t>
      </w:r>
      <w:r w:rsidR="0051752A">
        <w:t xml:space="preserve">, flowering with a year of germination and one species, </w:t>
      </w:r>
      <w:r w:rsidR="0051752A">
        <w:rPr>
          <w:i/>
        </w:rPr>
        <w:t>Persoonia lanceolata</w:t>
      </w:r>
      <w:r w:rsidR="0051752A">
        <w:t xml:space="preserve"> first flowering at age 7.  </w:t>
      </w:r>
    </w:p>
    <w:p w14:paraId="20CA4A8B" w14:textId="4337D934" w:rsidR="00B63DF3" w:rsidRPr="00E07EE5" w:rsidRDefault="0051752A" w:rsidP="00B63DF3">
      <w:pPr>
        <w:ind w:firstLine="360"/>
      </w:pPr>
      <w:r>
        <w:t>The shape of the RA schedule, maximum RA achieved, and age at which the maximum RA was achieved were also different across the study species</w:t>
      </w:r>
      <w:r w:rsidR="008072E4">
        <w:t xml:space="preserve"> (Figure 4)</w:t>
      </w:r>
      <w:r>
        <w:t xml:space="preserve">. All species </w:t>
      </w:r>
      <w:r w:rsidR="00B63DF3">
        <w:t>except 1 display</w:t>
      </w:r>
      <w:r>
        <w:t xml:space="preserve">ed a continuous increase in RA across their lifespans, with only </w:t>
      </w:r>
      <w:r>
        <w:rPr>
          <w:i/>
        </w:rPr>
        <w:t>Petrophile pulchella</w:t>
      </w:r>
      <w:r>
        <w:t xml:space="preserve"> peaking at an intermediate age. </w:t>
      </w:r>
      <w:r w:rsidR="00237552">
        <w:t xml:space="preserve">Nine of the fourteen species had a maximum RA of 1, indicating all surplus energy is invested in reproductive material. Among these six species achieved an RA of 1 at least two years before dying out, while in the other three RA=1 was only measured among the oldest plants. Across the remaining five species, four reached </w:t>
      </w:r>
      <w:r w:rsidR="00B63DF3">
        <w:t xml:space="preserve">maximum </w:t>
      </w:r>
      <w:r w:rsidR="00237552">
        <w:t xml:space="preserve">RA values above 0.75, with only </w:t>
      </w:r>
      <w:r w:rsidR="00237552">
        <w:rPr>
          <w:i/>
        </w:rPr>
        <w:t>Petrophile pulchella</w:t>
      </w:r>
      <w:r w:rsidR="00237552">
        <w:t xml:space="preserve"> having low population level RA values due to many individuals not reproducing in a given year. </w:t>
      </w:r>
      <w:r w:rsidR="00E07EE5">
        <w:t xml:space="preserve">This variation </w:t>
      </w:r>
      <w:r w:rsidR="00B63DF3">
        <w:t xml:space="preserve">suggest </w:t>
      </w:r>
      <w:r w:rsidR="00E07EE5">
        <w:t xml:space="preserve">the species can be categorized as exhibiting different RA schedules, as shown in Figure 1. </w:t>
      </w:r>
      <w:r w:rsidR="00E07EE5">
        <w:rPr>
          <w:i/>
        </w:rPr>
        <w:t>Petrophile pulchella</w:t>
      </w:r>
      <w:r w:rsidR="00E07EE5">
        <w:t xml:space="preserve">, which reaches a maximum population-level RA at intermediate ages, is designated as having a declining RA schedule </w:t>
      </w:r>
      <w:r w:rsidR="00E07EE5">
        <w:fldChar w:fldCharType="begin"/>
      </w:r>
      <w:r w:rsidR="00E07EE5">
        <w:instrText xml:space="preserve"> ADDIN ZOTERO_ITEM CSL_CITATION {"citationID":"a1ccd2ccr0b","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E07EE5">
        <w:fldChar w:fldCharType="separate"/>
      </w:r>
      <w:r w:rsidR="00E07EE5" w:rsidRPr="00E07EE5">
        <w:rPr>
          <w:rFonts w:ascii="Calibri" w:hAnsi="Calibri"/>
        </w:rPr>
        <w:t>(Wenk &amp; Falster 2015)</w:t>
      </w:r>
      <w:r w:rsidR="00E07EE5">
        <w:fldChar w:fldCharType="end"/>
      </w:r>
      <w:r w:rsidR="00E07EE5">
        <w:t>.</w:t>
      </w:r>
      <w:r w:rsidR="008576EB">
        <w:t xml:space="preserve"> </w:t>
      </w:r>
      <w:r w:rsidR="00B63DF3">
        <w:t>Indeed, the maximum RA reached by these species, designated as the average RA of the plant age class with the highest average RA, is associated with a collection of key life history traits (Figure 5). Across the fourteen study species, maximum plant height, age at maturity, and lifespan are all correlated with each other, such that taller plants live longer and begin reproducing later. Relatively few species do not reach a maximum RA=1, but the species that do are generally taller, longer-lived, and reach reproductive maturity later.</w:t>
      </w:r>
    </w:p>
    <w:p w14:paraId="223A17A0" w14:textId="3F18AEDD" w:rsidR="00A93CB6" w:rsidRDefault="008576EB" w:rsidP="0051752A">
      <w:pPr>
        <w:ind w:firstLine="360"/>
      </w:pPr>
      <w:r>
        <w:t xml:space="preserve">By definition, once </w:t>
      </w:r>
      <w:r w:rsidR="00237552">
        <w:t>RA reache</w:t>
      </w:r>
      <w:r>
        <w:t>s</w:t>
      </w:r>
      <w:r w:rsidR="00237552">
        <w:t xml:space="preserve"> 1, there </w:t>
      </w:r>
      <w:r>
        <w:t xml:space="preserve">is </w:t>
      </w:r>
      <w:r w:rsidR="00237552">
        <w:t xml:space="preserve">no longer any investment in the expansion of leaf area; </w:t>
      </w:r>
      <w:r>
        <w:t>the plant</w:t>
      </w:r>
      <w:r w:rsidR="00237552">
        <w:t xml:space="preserve"> </w:t>
      </w:r>
      <w:r>
        <w:t>has ceased to grow to a bigger size</w:t>
      </w:r>
      <w:r w:rsidR="00237552">
        <w:t>. This means that many of the species ha</w:t>
      </w:r>
      <w:r w:rsidR="003E18F9">
        <w:t>d</w:t>
      </w:r>
      <w:r w:rsidR="00237552">
        <w:t xml:space="preserve"> reached their maximum size many years before death</w:t>
      </w:r>
      <w:r w:rsidR="00B63DF3">
        <w:t xml:space="preserve"> and hence were </w:t>
      </w:r>
      <w:r w:rsidR="00237552">
        <w:t>displaying determinate growth.</w:t>
      </w:r>
      <w:r w:rsidR="00E07EE5">
        <w:t xml:space="preserve"> This can be </w:t>
      </w:r>
      <w:r w:rsidR="00E07EE5">
        <w:lastRenderedPageBreak/>
        <w:t>visualized by plotting the actual investment in reproduction and leaf expansion against plant s</w:t>
      </w:r>
      <w:r w:rsidR="003E18F9">
        <w:t xml:space="preserve">ize (Figure </w:t>
      </w:r>
      <w:r w:rsidR="008072E4">
        <w:t>6</w:t>
      </w:r>
      <w:r w:rsidR="003E18F9">
        <w:t>). All species bega</w:t>
      </w:r>
      <w:r w:rsidR="00E07EE5">
        <w:t xml:space="preserve">n with </w:t>
      </w:r>
      <w:r w:rsidR="00B63DF3">
        <w:t xml:space="preserve">zero reproductive investment </w:t>
      </w:r>
      <w:r w:rsidR="00E07EE5">
        <w:t>and with increased size (and age) reach</w:t>
      </w:r>
      <w:r w:rsidR="003E18F9">
        <w:t>ed</w:t>
      </w:r>
      <w:r w:rsidR="00E07EE5">
        <w:t xml:space="preserve"> reproductive maturity and </w:t>
      </w:r>
      <w:r w:rsidR="003E18F9">
        <w:t xml:space="preserve">began allocating </w:t>
      </w:r>
      <w:r w:rsidR="00E07EE5">
        <w:t xml:space="preserve">energy to reproductive tissues. For all species there </w:t>
      </w:r>
      <w:r w:rsidR="003E18F9">
        <w:t>wa</w:t>
      </w:r>
      <w:r w:rsidR="00E07EE5">
        <w:t>s a</w:t>
      </w:r>
      <w:r w:rsidR="00ED3E66">
        <w:t xml:space="preserve">n overall </w:t>
      </w:r>
      <w:r w:rsidR="00E07EE5">
        <w:t xml:space="preserve">increase in reproductive investment with plant size, excepting </w:t>
      </w:r>
      <w:r w:rsidR="003E18F9">
        <w:t xml:space="preserve">the </w:t>
      </w:r>
      <w:r w:rsidR="00E07EE5">
        <w:t>individuals of some species that did not reproduce during th</w:t>
      </w:r>
      <w:r w:rsidR="00ED3E66">
        <w:t>e study year and</w:t>
      </w:r>
      <w:r w:rsidR="00E07EE5">
        <w:t xml:space="preserve"> plotted in the grey-shaded “no investment” bar at the base of the plots. </w:t>
      </w:r>
    </w:p>
    <w:p w14:paraId="6760FB90" w14:textId="69C17A89" w:rsidR="00A93CB6" w:rsidRDefault="00ED3E66" w:rsidP="0051752A">
      <w:pPr>
        <w:ind w:firstLine="360"/>
      </w:pPr>
      <w:r>
        <w:t>A</w:t>
      </w:r>
      <w:r w:rsidR="00E07EE5">
        <w:t xml:space="preserve">ll individuals </w:t>
      </w:r>
      <w:r>
        <w:t xml:space="preserve">also </w:t>
      </w:r>
      <w:r w:rsidR="00E07EE5">
        <w:t>showed strong investment in leaf expansion in the years preceding reproduc</w:t>
      </w:r>
      <w:r w:rsidR="003E18F9">
        <w:t xml:space="preserve">tive maturity. In some species, including </w:t>
      </w:r>
      <w:r w:rsidR="003E18F9" w:rsidRPr="003E18F9">
        <w:rPr>
          <w:i/>
        </w:rPr>
        <w:t>Grevillea</w:t>
      </w:r>
      <w:r w:rsidR="003E18F9">
        <w:rPr>
          <w:i/>
        </w:rPr>
        <w:t xml:space="preserve"> speciosa, Hemigenia purpurea, </w:t>
      </w:r>
      <w:r w:rsidR="003E18F9">
        <w:t xml:space="preserve">and </w:t>
      </w:r>
      <w:r w:rsidR="003E18F9">
        <w:rPr>
          <w:i/>
        </w:rPr>
        <w:t xml:space="preserve">Pimelea linifolia </w:t>
      </w:r>
      <w:r w:rsidR="003E18F9">
        <w:t xml:space="preserve">leaf expansion fell close to zero – or to zero – almost immediately after reproductive maturity; these are species that rapidly reached RA=1 following reproductive maturity. </w:t>
      </w:r>
      <w:r w:rsidR="00A93CB6">
        <w:t xml:space="preserve">At the other extreme, some </w:t>
      </w:r>
      <w:r w:rsidR="003E18F9">
        <w:t xml:space="preserve">species, including </w:t>
      </w:r>
      <w:r w:rsidR="00A93CB6">
        <w:rPr>
          <w:i/>
        </w:rPr>
        <w:t xml:space="preserve">Epacris microphylla </w:t>
      </w:r>
      <w:r w:rsidR="003E18F9">
        <w:t xml:space="preserve">and </w:t>
      </w:r>
      <w:r w:rsidR="003E18F9">
        <w:rPr>
          <w:i/>
        </w:rPr>
        <w:t>Hakea teretifolia</w:t>
      </w:r>
      <w:r w:rsidR="003E18F9">
        <w:t xml:space="preserve">, showed modest declines in leaf expansion investment following the onset of reproduction, but continued to invest in both across many years. </w:t>
      </w:r>
      <w:r w:rsidR="00A93CB6">
        <w:t>Overall, a</w:t>
      </w:r>
      <w:r w:rsidR="00A93CB6" w:rsidRPr="00247086">
        <w:t xml:space="preserve">ll </w:t>
      </w:r>
      <w:r w:rsidR="00A93CB6">
        <w:t xml:space="preserve">species </w:t>
      </w:r>
      <w:r w:rsidR="00A93CB6" w:rsidRPr="00247086">
        <w:t>exhibit</w:t>
      </w:r>
      <w:r w:rsidR="00A93CB6">
        <w:t>ed</w:t>
      </w:r>
      <w:r w:rsidR="00A93CB6" w:rsidRPr="00247086">
        <w:t xml:space="preserve"> a cross-over in </w:t>
      </w:r>
      <w:r>
        <w:t xml:space="preserve">the magnitude of </w:t>
      </w:r>
      <w:r w:rsidR="00A93CB6" w:rsidRPr="00247086">
        <w:t>investment in increased leaf area versus year</w:t>
      </w:r>
      <w:r>
        <w:t>ly</w:t>
      </w:r>
      <w:r w:rsidR="00A93CB6" w:rsidRPr="00247086">
        <w:t xml:space="preserve"> reproductive production across their lifetime</w:t>
      </w:r>
      <w:r>
        <w:t>s</w:t>
      </w:r>
      <w:r w:rsidR="00A93CB6" w:rsidRPr="00247086">
        <w:t xml:space="preserve">. </w:t>
      </w:r>
      <w:r w:rsidR="003E18F9">
        <w:t>These different leaf expansion investment trajectories are reflected in these species’ leaf areas</w:t>
      </w:r>
      <w:r>
        <w:t xml:space="preserve"> trajectories with plant age</w:t>
      </w:r>
      <w:r w:rsidR="00A93CB6">
        <w:t xml:space="preserve">, with species like </w:t>
      </w:r>
      <w:r w:rsidR="00A93CB6">
        <w:rPr>
          <w:i/>
        </w:rPr>
        <w:t xml:space="preserve">Epacris and Hakea </w:t>
      </w:r>
      <w:r w:rsidR="00A93CB6">
        <w:t xml:space="preserve">continuing to increase their total leaf area throughout the chronosequence, while in </w:t>
      </w:r>
      <w:r w:rsidR="00A93CB6" w:rsidRPr="003E18F9">
        <w:rPr>
          <w:i/>
        </w:rPr>
        <w:t>Grevillea</w:t>
      </w:r>
      <w:r w:rsidR="00A93CB6">
        <w:rPr>
          <w:i/>
        </w:rPr>
        <w:t xml:space="preserve"> speciosa, Hemigenia, </w:t>
      </w:r>
      <w:r w:rsidR="00A93CB6">
        <w:t xml:space="preserve">and </w:t>
      </w:r>
      <w:r w:rsidR="00A93CB6">
        <w:rPr>
          <w:i/>
        </w:rPr>
        <w:t xml:space="preserve">Pimelea </w:t>
      </w:r>
      <w:r w:rsidR="00A93CB6">
        <w:t xml:space="preserve">a maximum leaf area was achieved quite early </w:t>
      </w:r>
      <w:r w:rsidR="003E18F9">
        <w:t xml:space="preserve">(Figure </w:t>
      </w:r>
      <w:r w:rsidR="008072E4">
        <w:t>7</w:t>
      </w:r>
      <w:r w:rsidR="003E18F9">
        <w:t>)</w:t>
      </w:r>
      <w:r w:rsidR="00A93CB6">
        <w:t xml:space="preserve">. Of note, multiple species not only reached their maximum leaf area many years before death, but their leaf area then declined across multiple years although they were still healthy, robustly reproducing individuals (Figure </w:t>
      </w:r>
      <w:r>
        <w:t>7</w:t>
      </w:r>
      <w:r w:rsidR="00A93CB6">
        <w:t xml:space="preserve">). </w:t>
      </w:r>
    </w:p>
    <w:p w14:paraId="2AAA50C1" w14:textId="04D9F942" w:rsidR="003E18F9" w:rsidRPr="001D56BF" w:rsidRDefault="008576EB" w:rsidP="0051752A">
      <w:pPr>
        <w:ind w:firstLine="360"/>
      </w:pPr>
      <w:r>
        <w:t xml:space="preserve">Ceasing investment in leaf expansion does not indicate these species are not producing new leaves. </w:t>
      </w:r>
      <w:r w:rsidR="00A93CB6">
        <w:t xml:space="preserve">In Figure </w:t>
      </w:r>
      <w:r w:rsidR="00ED3E66">
        <w:t>6</w:t>
      </w:r>
      <w:r w:rsidR="00A93CB6">
        <w:t>, the dark green circles indicate yearly investment in leaf replacement</w:t>
      </w:r>
      <w:r w:rsidR="001D56BF">
        <w:t xml:space="preserve"> – </w:t>
      </w:r>
      <w:r w:rsidR="00A93CB6">
        <w:t>new leaves grown to replace shed leaves.</w:t>
      </w:r>
      <w:r w:rsidR="001D56BF">
        <w:t xml:space="preserve"> Most individuals invested significant and increasing amounts of energy in leaf replacement with increasing plant size. However, many individuals, especially the larger, older plants did not invest sufficient energy in leaf replacement to fully compensate for leaf loss. In these individuals, the top of the vertical line rising above the leaf replacement investment </w:t>
      </w:r>
      <w:r w:rsidR="00ED3E66">
        <w:t xml:space="preserve">circle </w:t>
      </w:r>
      <w:r w:rsidR="001D56BF">
        <w:t xml:space="preserve">indicates how much energy </w:t>
      </w:r>
      <w:r w:rsidR="001D56BF">
        <w:rPr>
          <w:i/>
        </w:rPr>
        <w:t>should have been</w:t>
      </w:r>
      <w:r w:rsidR="001D56BF">
        <w:t xml:space="preserve"> invested in leaf replacement to offset leaf loss. This is most immediately obvious for older </w:t>
      </w:r>
      <w:r w:rsidR="001D56BF">
        <w:rPr>
          <w:i/>
        </w:rPr>
        <w:t xml:space="preserve">Boronia ledifolia </w:t>
      </w:r>
      <w:r w:rsidR="001D56BF">
        <w:t xml:space="preserve">individuals where many plants had large leaf budget deficits, but older individuals of 10 species displayed a deficit. This leaf budget deficit leads to the declining total leaf area in older plants displayed by </w:t>
      </w:r>
      <w:r w:rsidR="001D56BF">
        <w:rPr>
          <w:i/>
        </w:rPr>
        <w:t xml:space="preserve">Boronia </w:t>
      </w:r>
      <w:r w:rsidR="001D56BF">
        <w:t xml:space="preserve">and other species (Figure </w:t>
      </w:r>
      <w:r w:rsidR="008072E4">
        <w:t>7</w:t>
      </w:r>
      <w:r w:rsidR="001D56BF">
        <w:t>).</w:t>
      </w:r>
      <w:r w:rsidR="00ED3E66">
        <w:t xml:space="preserve"> The standing leaf area is of key functional importance to all species, for leaf area, not height, stem diameter, or total plant weight, is the best predictor of total yearly production (Sup Mat Figure 1).</w:t>
      </w:r>
    </w:p>
    <w:p w14:paraId="0FAC1309" w14:textId="180AD293" w:rsidR="00FA533B" w:rsidRPr="00247086" w:rsidRDefault="00ED3E66" w:rsidP="00ED3E66">
      <w:pPr>
        <w:ind w:firstLine="360"/>
      </w:pPr>
      <w:r>
        <w:t>Overall, a</w:t>
      </w:r>
      <w:r w:rsidR="00FA533B" w:rsidRPr="00247086">
        <w:t xml:space="preserve">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Notably, for ten of the 14 species, total leaf area declines year-upon-year starting at some age. That is, these species have negative leaf growth for part of their lifetime, as they fail to replace all leaves shed during the year. </w:t>
      </w:r>
    </w:p>
    <w:p w14:paraId="5E40835C" w14:textId="77777777" w:rsidR="00ED3E66" w:rsidRPr="00247086" w:rsidRDefault="00ED3E66" w:rsidP="00ED3E66">
      <w:pPr>
        <w:pStyle w:val="ListParagraph"/>
        <w:numPr>
          <w:ilvl w:val="0"/>
          <w:numId w:val="6"/>
        </w:numPr>
      </w:pPr>
      <w:r w:rsidRPr="00247086">
        <w:t>in our species height growth does not stop with age – just tapers</w:t>
      </w:r>
    </w:p>
    <w:p w14:paraId="6BFC3FA7" w14:textId="77777777" w:rsidR="00ED3E66" w:rsidRPr="00247086" w:rsidRDefault="00ED3E66" w:rsidP="00ED3E66">
      <w:pPr>
        <w:pStyle w:val="ListParagraph"/>
        <w:numPr>
          <w:ilvl w:val="0"/>
          <w:numId w:val="6"/>
        </w:numPr>
      </w:pPr>
      <w:r w:rsidRPr="00247086">
        <w:t xml:space="preserve">initial leaf weight is a good predictor of NPP </w:t>
      </w:r>
    </w:p>
    <w:p w14:paraId="38AE2F03" w14:textId="77777777" w:rsidR="00FA533B" w:rsidRPr="00247086" w:rsidRDefault="00FA533B" w:rsidP="00FA533B"/>
    <w:p w14:paraId="0D4E6733" w14:textId="77777777" w:rsidR="00FA533B" w:rsidRDefault="00FA533B" w:rsidP="00FA533B">
      <w:pPr>
        <w:pStyle w:val="Heading1"/>
        <w:rPr>
          <w:rFonts w:asciiTheme="minorHAnsi" w:hAnsiTheme="minorHAnsi"/>
          <w:sz w:val="22"/>
          <w:szCs w:val="22"/>
        </w:rPr>
      </w:pPr>
      <w:r w:rsidRPr="00247086">
        <w:rPr>
          <w:rFonts w:asciiTheme="minorHAnsi" w:hAnsiTheme="minorHAnsi"/>
          <w:sz w:val="22"/>
          <w:szCs w:val="22"/>
        </w:rPr>
        <w:lastRenderedPageBreak/>
        <w:t>Discussion</w:t>
      </w:r>
    </w:p>
    <w:p w14:paraId="54960D14" w14:textId="77777777" w:rsidR="004B553B" w:rsidRDefault="004B553B" w:rsidP="004B553B">
      <w:pPr>
        <w:rPr>
          <w:ins w:id="13" w:author="Daniel Falster" w:date="2017-06-05T14:13:00Z"/>
        </w:rPr>
      </w:pPr>
      <w:ins w:id="14" w:author="Daniel Falster" w:date="2017-06-05T14:16:00Z">
        <w:r>
          <w:t xml:space="preserve">- why plants </w:t>
        </w:r>
      </w:ins>
      <w:ins w:id="15" w:author="Daniel Falster" w:date="2017-06-05T14:17:00Z">
        <w:r>
          <w:t>cannibalising</w:t>
        </w:r>
      </w:ins>
      <w:ins w:id="16" w:author="Daniel Falster" w:date="2017-06-05T14:16:00Z">
        <w:r>
          <w:t xml:space="preserve"> leaf. Actually not that unlike herbs, just over longer time period.</w:t>
        </w:r>
      </w:ins>
    </w:p>
    <w:p w14:paraId="1B809F25" w14:textId="77777777" w:rsidR="004B553B" w:rsidRDefault="004B553B" w:rsidP="004B553B">
      <w:pPr>
        <w:rPr>
          <w:ins w:id="17" w:author="Daniel Falster" w:date="2017-06-05T14:17:00Z"/>
        </w:rPr>
      </w:pPr>
      <w:ins w:id="18" w:author="Daniel Falster" w:date="2017-06-05T14:17:00Z">
        <w:r>
          <w:t>- how wide spread is this?</w:t>
        </w:r>
      </w:ins>
    </w:p>
    <w:p w14:paraId="306610FB" w14:textId="77777777" w:rsidR="004B553B" w:rsidRDefault="004B553B" w:rsidP="004B553B">
      <w:pPr>
        <w:rPr>
          <w:ins w:id="19" w:author="Daniel Falster" w:date="2017-06-05T14:18:00Z"/>
        </w:rPr>
      </w:pPr>
      <w:ins w:id="20" w:author="Daniel Falster" w:date="2017-06-05T14:17:00Z">
        <w:r>
          <w:t xml:space="preserve">- growth often considered via stem diameter, likely to miss </w:t>
        </w:r>
        <w:r w:rsidRPr="00FC21D1">
          <w:t>asy</w:t>
        </w:r>
        <w:r>
          <w:t>ptoting of productive leaf</w:t>
        </w:r>
      </w:ins>
    </w:p>
    <w:p w14:paraId="1505A6D7" w14:textId="77777777" w:rsidR="004B553B" w:rsidRPr="004B553B" w:rsidRDefault="004B553B" w:rsidP="004B553B"/>
    <w:p w14:paraId="13D9D297" w14:textId="77777777" w:rsidR="00FA533B" w:rsidRDefault="00FA533B" w:rsidP="00FA533B">
      <w:pPr>
        <w:pStyle w:val="ListParagraph"/>
        <w:numPr>
          <w:ilvl w:val="0"/>
          <w:numId w:val="3"/>
        </w:numPr>
      </w:pPr>
      <w:r w:rsidRPr="00247086">
        <w:t>For almost all species height continues to increases throughout life,  but for most species leaf area asymptotes within a few years of reproductive maturity and often declines for several years before an individual’s death.</w:t>
      </w:r>
    </w:p>
    <w:p w14:paraId="723D1476" w14:textId="2C46E283" w:rsidR="00ED3E66" w:rsidRDefault="00ED3E66" w:rsidP="00FA533B">
      <w:pPr>
        <w:pStyle w:val="ListParagraph"/>
        <w:numPr>
          <w:ilvl w:val="0"/>
          <w:numId w:val="3"/>
        </w:numPr>
      </w:pPr>
      <w:r w:rsidRPr="00247086">
        <w:t>cannibalizing existing leaf area to increase investment in reproduction,</w:t>
      </w:r>
    </w:p>
    <w:p w14:paraId="442CAC26" w14:textId="107AF44D" w:rsidR="00F216D2" w:rsidRDefault="00F216D2" w:rsidP="00FA533B">
      <w:pPr>
        <w:pStyle w:val="ListParagraph"/>
        <w:numPr>
          <w:ilvl w:val="0"/>
          <w:numId w:val="3"/>
        </w:numPr>
      </w:pPr>
      <w:r>
        <w:t>In many annual species, a plant reaches its maximum size before the onset of reproduction, then allocating its energy to seed production. The plant may survive for many additional months, as it reproduces. This is not so different from some of the shorter-lived perennial species, where they achieve their maximum leaf area (or nearly reach it), by the time of reproductive maturity. They then enter a prolonged period of reproductive investment, building at most enough leaves to replace shed tissues. For some species, it appears that their continued leaf production is simply the default construction of leaves at flowering nodes, as they have turned their attention solely to reproduction. Individual plants may persist for multiple years in this life stage – and indeed from an evolutionary perspective, a prolonged period of slow decline may be how they achieve sufficient seed output – but they are most certainly not displaying indeterminate growth.</w:t>
      </w:r>
    </w:p>
    <w:p w14:paraId="722DF8AF" w14:textId="66FEAC68" w:rsidR="00FA4F92" w:rsidRPr="00247086" w:rsidRDefault="00FA4F92" w:rsidP="00FA533B">
      <w:pPr>
        <w:pStyle w:val="ListParagraph"/>
        <w:numPr>
          <w:ilvl w:val="0"/>
          <w:numId w:val="3"/>
        </w:numPr>
      </w:pPr>
      <w:r w:rsidRPr="00247086">
        <w:rPr>
          <w:rFonts w:cs="AdvTT6120e2aa"/>
        </w:rPr>
        <w:t>.</w:t>
      </w:r>
    </w:p>
    <w:p w14:paraId="2670B423" w14:textId="77777777" w:rsidR="00FA533B" w:rsidRPr="00247086" w:rsidRDefault="00FA533B" w:rsidP="00FA533B">
      <w:pPr>
        <w:pStyle w:val="ListParagraph"/>
        <w:numPr>
          <w:ilvl w:val="0"/>
          <w:numId w:val="3"/>
        </w:numPr>
      </w:pPr>
      <w:r w:rsidRPr="00247086">
        <w:t>Declining leaf area with age/size</w:t>
      </w:r>
    </w:p>
    <w:p w14:paraId="4CBB6EEB" w14:textId="77777777" w:rsidR="00FA533B" w:rsidRPr="00247086" w:rsidRDefault="00FA533B" w:rsidP="00FA533B">
      <w:pPr>
        <w:pStyle w:val="ListParagraph"/>
        <w:numPr>
          <w:ilvl w:val="1"/>
          <w:numId w:val="3"/>
        </w:numPr>
      </w:pPr>
      <w:r w:rsidRPr="00247086">
        <w:t>notable how many species show a decline in leaf area within a year of initiating reproduction.</w:t>
      </w:r>
    </w:p>
    <w:p w14:paraId="4D9AFCCB" w14:textId="77777777" w:rsidR="00FA533B" w:rsidRPr="00247086" w:rsidRDefault="00FA533B" w:rsidP="00FA533B">
      <w:pPr>
        <w:pStyle w:val="ListParagraph"/>
        <w:numPr>
          <w:ilvl w:val="2"/>
          <w:numId w:val="3"/>
        </w:numPr>
      </w:pPr>
      <w:r w:rsidRPr="00247086">
        <w:t>These species display a bang-bang schedule, but continue to survive for a number of year’s post reproductive onset, just with a continued year-upon-year decline in leaf area.</w:t>
      </w:r>
    </w:p>
    <w:p w14:paraId="4DE0E644" w14:textId="77777777" w:rsidR="00FA533B" w:rsidRPr="00247086" w:rsidRDefault="00FA533B" w:rsidP="00FA533B">
      <w:pPr>
        <w:pStyle w:val="ListParagraph"/>
        <w:numPr>
          <w:ilvl w:val="1"/>
          <w:numId w:val="3"/>
        </w:numPr>
      </w:pPr>
      <w:r w:rsidRPr="00247086">
        <w:t xml:space="preserve">Two of the four species that are dominant canopy members late in succession, </w:t>
      </w:r>
      <w:r w:rsidRPr="00247086">
        <w:rPr>
          <w:i/>
        </w:rPr>
        <w:t xml:space="preserve">Hakea teretifolia </w:t>
      </w:r>
      <w:r w:rsidRPr="00247086">
        <w:t xml:space="preserve">and </w:t>
      </w:r>
      <w:r w:rsidRPr="00247086">
        <w:rPr>
          <w:i/>
        </w:rPr>
        <w:t>Petrophile pulchella</w:t>
      </w:r>
      <w:r w:rsidRPr="00247086">
        <w:t>,</w:t>
      </w:r>
      <w:r w:rsidRPr="00247086">
        <w:rPr>
          <w:i/>
        </w:rPr>
        <w:t xml:space="preserve"> </w:t>
      </w:r>
      <w:r w:rsidRPr="00247086">
        <w:t xml:space="preserve">are the only study species that continued to demonstrate strong investment in leaf area at 30 years of age. The other two canopy species, </w:t>
      </w:r>
      <w:r w:rsidRPr="00247086">
        <w:rPr>
          <w:i/>
        </w:rPr>
        <w:t xml:space="preserve">Banksia ericifolia </w:t>
      </w:r>
      <w:r w:rsidRPr="00247086">
        <w:t xml:space="preserve">and </w:t>
      </w:r>
      <w:r w:rsidRPr="00247086">
        <w:rPr>
          <w:i/>
        </w:rPr>
        <w:t>Persoonia lanceolata</w:t>
      </w:r>
      <w:r w:rsidRPr="00247086">
        <w:t xml:space="preserve">, have negative investment in leaf area at the oldest site, with many </w:t>
      </w:r>
      <w:r w:rsidRPr="00247086">
        <w:rPr>
          <w:i/>
        </w:rPr>
        <w:t xml:space="preserve">P. lanceolata </w:t>
      </w:r>
      <w:r w:rsidRPr="00247086">
        <w:t>individuals displaying minimal growth.</w:t>
      </w:r>
    </w:p>
    <w:p w14:paraId="47EE9578" w14:textId="77777777" w:rsidR="00FA533B" w:rsidRPr="00247086" w:rsidRDefault="00FA533B" w:rsidP="00FA533B">
      <w:pPr>
        <w:pStyle w:val="ListParagraph"/>
        <w:numPr>
          <w:ilvl w:val="1"/>
          <w:numId w:val="3"/>
        </w:numPr>
      </w:pPr>
      <w:r w:rsidRPr="00247086">
        <w:t xml:space="preserve">There are two additional understory species that continued to be common within the oldest site, </w:t>
      </w:r>
      <w:r w:rsidRPr="00247086">
        <w:rPr>
          <w:i/>
        </w:rPr>
        <w:t xml:space="preserve">Leucopogon </w:t>
      </w:r>
      <w:r w:rsidRPr="00247086">
        <w:t xml:space="preserve">and </w:t>
      </w:r>
      <w:r w:rsidRPr="00247086">
        <w:rPr>
          <w:i/>
        </w:rPr>
        <w:t>Epacris</w:t>
      </w:r>
      <w:r w:rsidRPr="00247086">
        <w:t>, both members of the heath family (Ericaceae).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247086" w:rsidRDefault="00FA533B" w:rsidP="00FA533B">
      <w:pPr>
        <w:pStyle w:val="ListParagraph"/>
        <w:numPr>
          <w:ilvl w:val="0"/>
          <w:numId w:val="3"/>
        </w:numPr>
      </w:pPr>
      <w:r w:rsidRPr="00247086">
        <w:t xml:space="preserve">Leaf area is a better predictor of future investment than is total plant weight. Since leaf area represents the plants photosynthetic capacity, this should be no surprise. </w:t>
      </w:r>
    </w:p>
    <w:p w14:paraId="5436FB7E" w14:textId="77777777" w:rsidR="00FA533B" w:rsidRPr="00247086" w:rsidRDefault="00FA533B" w:rsidP="00FA533B">
      <w:pPr>
        <w:pStyle w:val="ListParagraph"/>
        <w:numPr>
          <w:ilvl w:val="1"/>
          <w:numId w:val="3"/>
        </w:numPr>
      </w:pPr>
      <w:r w:rsidRPr="00247086">
        <w:t>For many species both are fairly poor, but more or less across the board, leaf area is better</w:t>
      </w:r>
    </w:p>
    <w:p w14:paraId="5C5AF600" w14:textId="77777777" w:rsidR="00FA533B" w:rsidRPr="00247086" w:rsidRDefault="00FA533B" w:rsidP="00FA533B">
      <w:pPr>
        <w:pStyle w:val="ListParagraph"/>
        <w:numPr>
          <w:ilvl w:val="1"/>
          <w:numId w:val="3"/>
        </w:numPr>
      </w:pPr>
      <w:r w:rsidRPr="00247086">
        <w:t>This means that is total leaf area is declining with size, plants are on a slow trajectory to death as soon as they begin cannibalizing leaf area to support reproductive investment</w:t>
      </w:r>
    </w:p>
    <w:p w14:paraId="289C470D" w14:textId="77777777" w:rsidR="00FA533B" w:rsidRDefault="00FA533B" w:rsidP="00FA533B">
      <w:pPr>
        <w:pStyle w:val="ListParagraph"/>
        <w:numPr>
          <w:ilvl w:val="0"/>
          <w:numId w:val="3"/>
        </w:numPr>
      </w:pPr>
      <w:r w:rsidRPr="00247086">
        <w:t>It is widely assumed that large perennial species continue increasing in size throughout their lifetimes. If leaf area is used as the measure of plant size, this is not true for these study species.</w:t>
      </w:r>
    </w:p>
    <w:p w14:paraId="7A16ED7D" w14:textId="5CA1C0D4" w:rsidR="00FA533B" w:rsidRPr="00247086" w:rsidRDefault="00FA533B" w:rsidP="00FA533B">
      <w:r>
        <w:lastRenderedPageBreak/>
        <w:t>-</w:t>
      </w:r>
      <w:r w:rsidRPr="00FA533B">
        <w:t xml:space="preserve"> </w:t>
      </w:r>
      <w:r w:rsidRPr="00247086">
        <w:t xml:space="preserve">Many authors acknowledge that reproductive investment is an understudied sink contributing to declines in various plant growth measures (i.e. GPP, NPP, leaf area) with age </w:t>
      </w:r>
      <w:r w:rsidRPr="00247086">
        <w:fldChar w:fldCharType="begin"/>
      </w:r>
      <w:r w:rsidRPr="00247086">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 Day </w:t>
      </w:r>
      <w:r w:rsidRPr="00247086">
        <w:rPr>
          <w:rFonts w:cs="Times New Roman"/>
          <w:i/>
          <w:iCs/>
        </w:rPr>
        <w:t>et al.</w:t>
      </w:r>
      <w:r w:rsidRPr="00247086">
        <w:rPr>
          <w:rFonts w:cs="Times New Roman"/>
        </w:rPr>
        <w:t xml:space="preserve"> 2001; Tang </w:t>
      </w:r>
      <w:r w:rsidRPr="00247086">
        <w:rPr>
          <w:rFonts w:cs="Times New Roman"/>
          <w:i/>
          <w:iCs/>
        </w:rPr>
        <w:t>et al.</w:t>
      </w:r>
      <w:r w:rsidRPr="00247086">
        <w:rPr>
          <w:rFonts w:cs="Times New Roman"/>
        </w:rPr>
        <w:t xml:space="preserve"> 2014)</w:t>
      </w:r>
      <w:r w:rsidRPr="00247086">
        <w:fldChar w:fldCharType="end"/>
      </w:r>
      <w:r w:rsidRPr="00247086">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 </w:t>
      </w:r>
      <w:r w:rsidRPr="00247086">
        <w:fldChar w:fldCharType="begin"/>
      </w:r>
      <w: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247086">
        <w:fldChar w:fldCharType="separate"/>
      </w:r>
      <w:r w:rsidRPr="004C3858">
        <w:rPr>
          <w:rFonts w:ascii="Calibri" w:hAnsi="Calibri" w:cs="Times New Roman"/>
          <w:szCs w:val="24"/>
        </w:rPr>
        <w:t xml:space="preserve">(Ryan </w:t>
      </w:r>
      <w:r w:rsidRPr="004C3858">
        <w:rPr>
          <w:rFonts w:ascii="Calibri" w:hAnsi="Calibri" w:cs="Times New Roman"/>
          <w:i/>
          <w:iCs/>
          <w:szCs w:val="24"/>
        </w:rPr>
        <w:t>et al.</w:t>
      </w:r>
      <w:r w:rsidRPr="004C3858">
        <w:rPr>
          <w:rFonts w:ascii="Calibri" w:hAnsi="Calibri" w:cs="Times New Roman"/>
          <w:szCs w:val="24"/>
        </w:rPr>
        <w:t xml:space="preserve"> 1997; Becker </w:t>
      </w:r>
      <w:r w:rsidRPr="004C3858">
        <w:rPr>
          <w:rFonts w:ascii="Calibri" w:hAnsi="Calibri" w:cs="Times New Roman"/>
          <w:i/>
          <w:iCs/>
          <w:szCs w:val="24"/>
        </w:rPr>
        <w:t>et al.</w:t>
      </w:r>
      <w:r w:rsidRPr="004C3858">
        <w:rPr>
          <w:rFonts w:ascii="Calibri" w:hAnsi="Calibri" w:cs="Times New Roman"/>
          <w:szCs w:val="24"/>
        </w:rPr>
        <w:t xml:space="preserve"> 2000; Genet </w:t>
      </w:r>
      <w:r w:rsidRPr="004C3858">
        <w:rPr>
          <w:rFonts w:ascii="Calibri" w:hAnsi="Calibri" w:cs="Times New Roman"/>
          <w:i/>
          <w:iCs/>
          <w:szCs w:val="24"/>
        </w:rPr>
        <w:t>et al.</w:t>
      </w:r>
      <w:r w:rsidRPr="004C3858">
        <w:rPr>
          <w:rFonts w:ascii="Calibri" w:hAnsi="Calibri" w:cs="Times New Roman"/>
          <w:szCs w:val="24"/>
        </w:rPr>
        <w:t xml:space="preserve"> 2010)</w:t>
      </w:r>
      <w:r w:rsidRPr="00247086">
        <w:fldChar w:fldCharType="end"/>
      </w:r>
      <w:r w:rsidRPr="00247086">
        <w:t xml:space="preserve">. Only with detailed individual or stand-level data on </w:t>
      </w:r>
    </w:p>
    <w:p w14:paraId="046511E2" w14:textId="77777777" w:rsidR="00FA533B" w:rsidRDefault="00FA533B" w:rsidP="00FA533B">
      <w:pPr>
        <w:autoSpaceDE w:val="0"/>
        <w:autoSpaceDN w:val="0"/>
        <w:adjustRightInd w:val="0"/>
        <w:spacing w:after="0" w:line="240" w:lineRule="auto"/>
        <w:rPr>
          <w:rFonts w:ascii="AdvTimes" w:hAnsi="AdvTimes" w:cs="AdvTimes"/>
          <w:sz w:val="18"/>
          <w:szCs w:val="18"/>
        </w:rPr>
      </w:pPr>
      <w:r>
        <w:rPr>
          <w:rFonts w:ascii="AdvTimes" w:hAnsi="AdvTimes" w:cs="AdvTimes"/>
          <w:sz w:val="18"/>
          <w:szCs w:val="18"/>
        </w:rPr>
        <w:t xml:space="preserve">For </w:t>
      </w:r>
      <w:r>
        <w:rPr>
          <w:rFonts w:ascii="AdvTimes-i" w:hAnsi="AdvTimes-i" w:cs="AdvTimes-i"/>
          <w:sz w:val="18"/>
          <w:szCs w:val="18"/>
        </w:rPr>
        <w:t>A. saccharum</w:t>
      </w:r>
      <w:r>
        <w:rPr>
          <w:rFonts w:ascii="AdvTimes" w:hAnsi="AdvTimes" w:cs="AdvTimes"/>
          <w:sz w:val="18"/>
          <w:szCs w:val="18"/>
        </w:rPr>
        <w:t xml:space="preserve">, age (which varied from 30 to 160 years) was a significantly better predictor of LAI decline than dbh. </w:t>
      </w:r>
      <w:r>
        <w:rPr>
          <w:rFonts w:ascii="AdvTimes" w:hAnsi="AdvTimes" w:cs="AdvTimes"/>
          <w:sz w:val="18"/>
          <w:szCs w:val="18"/>
        </w:rPr>
        <w:fldChar w:fldCharType="begin"/>
      </w:r>
      <w:r>
        <w:rPr>
          <w:rFonts w:ascii="AdvTimes" w:hAnsi="AdvTimes" w:cs="AdvTimes"/>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Pr>
          <w:rFonts w:ascii="AdvTimes" w:hAnsi="AdvTimes" w:cs="AdvTimes"/>
          <w:sz w:val="18"/>
          <w:szCs w:val="18"/>
        </w:rPr>
        <w:fldChar w:fldCharType="separate"/>
      </w:r>
      <w:r w:rsidRPr="00BC4A6F">
        <w:rPr>
          <w:rFonts w:ascii="AdvTimes" w:hAnsi="AdvTimes" w:cs="Times New Roman"/>
          <w:sz w:val="18"/>
          <w:szCs w:val="24"/>
        </w:rPr>
        <w:t xml:space="preserve">(Nock </w:t>
      </w:r>
      <w:r w:rsidRPr="00BC4A6F">
        <w:rPr>
          <w:rFonts w:ascii="AdvTimes" w:hAnsi="AdvTimes" w:cs="Times New Roman"/>
          <w:i/>
          <w:iCs/>
          <w:sz w:val="18"/>
          <w:szCs w:val="24"/>
        </w:rPr>
        <w:t>et al.</w:t>
      </w:r>
      <w:r w:rsidRPr="00BC4A6F">
        <w:rPr>
          <w:rFonts w:ascii="AdvTimes" w:hAnsi="AdvTimes" w:cs="Times New Roman"/>
          <w:sz w:val="18"/>
          <w:szCs w:val="24"/>
        </w:rPr>
        <w:t xml:space="preserve"> 2008)</w:t>
      </w:r>
      <w:r>
        <w:rPr>
          <w:rFonts w:ascii="AdvTimes" w:hAnsi="AdvTimes" w:cs="AdvTimes"/>
          <w:sz w:val="18"/>
          <w:szCs w:val="18"/>
        </w:rPr>
        <w:fldChar w:fldCharType="end"/>
      </w:r>
    </w:p>
    <w:p w14:paraId="37DE8E7E" w14:textId="77777777" w:rsidR="00FA533B" w:rsidRDefault="00FA533B" w:rsidP="0079765C">
      <w:pPr>
        <w:spacing w:after="240" w:line="240" w:lineRule="auto"/>
      </w:pPr>
    </w:p>
    <w:p w14:paraId="4D472A73" w14:textId="77777777" w:rsidR="0079765C" w:rsidRPr="00247086" w:rsidRDefault="0079765C" w:rsidP="0079765C">
      <w:pPr>
        <w:spacing w:after="240" w:line="240" w:lineRule="auto"/>
      </w:pPr>
      <w:r w:rsidRPr="00247086">
        <w:t xml:space="preserve">Calculating RA as a proportion of surplus energy makes the implicit assumption that a plant is first investing </w:t>
      </w:r>
      <w:r>
        <w:t xml:space="preserve">a proportion of net primary productivity (NPP) </w:t>
      </w:r>
      <w:r w:rsidRPr="00247086">
        <w:t xml:space="preserve">to maintain its current size and then divvying the remaining energy into fractions allocated to </w:t>
      </w:r>
      <w:r>
        <w:t xml:space="preserve">reproduction </w:t>
      </w:r>
      <w:r w:rsidRPr="00247086">
        <w:t xml:space="preserve">versus increased vegetative size. </w:t>
      </w:r>
    </w:p>
    <w:p w14:paraId="002F993C" w14:textId="77777777" w:rsidR="00996318" w:rsidRPr="00247086" w:rsidRDefault="00996318" w:rsidP="00FD5BB5"/>
    <w:p w14:paraId="1C50490F" w14:textId="754AA1AD" w:rsidR="002A75FA" w:rsidRPr="00247086" w:rsidRDefault="002A75FA" w:rsidP="002A75FA">
      <w:pPr>
        <w:spacing w:after="0" w:line="240" w:lineRule="auto"/>
        <w:rPr>
          <w:rFonts w:eastAsia="Times New Roman" w:cs="Times New Roman"/>
          <w:lang w:eastAsia="en-AU"/>
        </w:rPr>
      </w:pPr>
      <w:r w:rsidRPr="00247086">
        <w:rPr>
          <w:rFonts w:eastAsia="Times New Roman" w:cs="Times New Roman"/>
          <w:lang w:eastAsia="en-AU"/>
        </w:rPr>
        <w:t>RyanM.G.</w:t>
      </w:r>
      <w:r w:rsidR="00A20556">
        <w:rPr>
          <w:rFonts w:eastAsia="Times New Roman" w:cs="Times New Roman"/>
          <w:lang w:eastAsia="en-AU"/>
        </w:rPr>
        <w:t xml:space="preserve"> </w:t>
      </w:r>
      <w:r w:rsidRPr="00247086">
        <w:rPr>
          <w:rFonts w:eastAsia="Times New Roman" w:cs="Times New Roman"/>
          <w:lang w:eastAsia="en-AU"/>
        </w:rPr>
        <w:t xml:space="preserve">WaringR.H.. 1992. Stem maintenance and stand development in a subalpine </w:t>
      </w:r>
      <w:r w:rsidR="00A20556">
        <w:rPr>
          <w:rFonts w:eastAsia="Times New Roman" w:cs="Times New Roman"/>
          <w:lang w:eastAsia="en-AU"/>
        </w:rPr>
        <w:t>l</w:t>
      </w:r>
      <w:r w:rsidRPr="00247086">
        <w:rPr>
          <w:rFonts w:eastAsia="Times New Roman" w:cs="Times New Roman"/>
          <w:lang w:eastAsia="en-AU"/>
        </w:rPr>
        <w:t xml:space="preserve">odgepole pine forest Ecology  </w:t>
      </w:r>
    </w:p>
    <w:p w14:paraId="4F0F9346" w14:textId="77777777" w:rsidR="002A75FA" w:rsidRPr="00247086" w:rsidRDefault="002A75FA" w:rsidP="002A75FA">
      <w:pPr>
        <w:pStyle w:val="NormalWeb"/>
        <w:rPr>
          <w:rFonts w:asciiTheme="minorHAnsi" w:hAnsiTheme="minorHAnsi"/>
          <w:sz w:val="22"/>
          <w:szCs w:val="22"/>
        </w:rPr>
      </w:pPr>
      <w:r w:rsidRPr="00247086">
        <w:rPr>
          <w:rFonts w:asciiTheme="minorHAnsi" w:hAnsiTheme="minorHAnsi"/>
          <w:sz w:val="22"/>
          <w:szCs w:val="22"/>
        </w:rPr>
        <w:t>Sala: “Another area of study that has focused on C as a primary driver of productivity is the research that has been done on the mechanisms underlying the well-known age- and size-related growth declines in trees and forests (Ryan et al. 1997).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Sala et al. 2011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oodruff et al. 2004, Sala et al. 2011, Woodruff and Meinzer 2011</w:t>
      </w:r>
      <w:r w:rsidRPr="00247086">
        <w:rPr>
          <w:rStyle w:val="Emphasis"/>
          <w:rFonts w:asciiTheme="minorHAnsi" w:eastAsiaTheme="majorEastAsia" w:hAnsiTheme="minorHAnsi"/>
          <w:sz w:val="22"/>
          <w:szCs w:val="22"/>
        </w:rPr>
        <w:t>b</w:t>
      </w:r>
      <w:r w:rsidRPr="00247086">
        <w:rPr>
          <w:rFonts w:asciiTheme="minorHAnsi" w:hAnsiTheme="minorHAnsi"/>
          <w:sz w:val="22"/>
          <w:szCs w:val="22"/>
        </w:rPr>
        <w:t>).”</w:t>
      </w:r>
    </w:p>
    <w:p w14:paraId="04A8A3E0" w14:textId="4D2FAD38" w:rsidR="002A75FA" w:rsidRPr="00247086" w:rsidRDefault="0027242B" w:rsidP="008647C0">
      <w:pPr>
        <w:autoSpaceDE w:val="0"/>
        <w:autoSpaceDN w:val="0"/>
        <w:adjustRightInd w:val="0"/>
        <w:spacing w:after="0" w:line="240" w:lineRule="auto"/>
        <w:rPr>
          <w:rFonts w:cs="AdvTT6120e2aa"/>
        </w:rPr>
      </w:pPr>
      <w:r w:rsidRPr="00247086">
        <w:rPr>
          <w:rFonts w:cs="AdvTT6120e2aa"/>
        </w:rPr>
        <w:t>the decrease of light capture e</w:t>
      </w:r>
      <w:r w:rsidRPr="00247086">
        <w:rPr>
          <w:rFonts w:cs="AdvTT6120e2aa+fb"/>
        </w:rPr>
        <w:t>ffi</w:t>
      </w:r>
      <w:r w:rsidRPr="00247086">
        <w:rPr>
          <w:rFonts w:cs="AdvTT6120e2aa"/>
        </w:rPr>
        <w:t>ciency in mature</w:t>
      </w:r>
      <w:r w:rsidR="008647C0">
        <w:rPr>
          <w:rFonts w:cs="AdvTT6120e2aa"/>
        </w:rPr>
        <w:t xml:space="preserve"> </w:t>
      </w:r>
      <w:r w:rsidRPr="00247086">
        <w:rPr>
          <w:rFonts w:cs="AdvTT6120e2aa"/>
        </w:rPr>
        <w:t>trees (Niinemets et al. 2005) or the decrease of the turgor</w:t>
      </w:r>
      <w:r w:rsidR="008647C0">
        <w:rPr>
          <w:rFonts w:cs="AdvTT6120e2aa"/>
        </w:rPr>
        <w:t xml:space="preserve"> </w:t>
      </w:r>
      <w:r w:rsidRPr="00247086">
        <w:rPr>
          <w:rFonts w:cs="AdvTT6120e2aa"/>
        </w:rPr>
        <w:t>pressure limiting cell expansion and reducing the carbon</w:t>
      </w:r>
      <w:r w:rsidR="008647C0">
        <w:rPr>
          <w:rFonts w:cs="AdvTT6120e2aa"/>
        </w:rPr>
        <w:t xml:space="preserve"> </w:t>
      </w:r>
      <w:r w:rsidRPr="00247086">
        <w:rPr>
          <w:rFonts w:cs="AdvTT6120e2aa"/>
        </w:rPr>
        <w:t>sink of growth (Woodru</w:t>
      </w:r>
      <w:r w:rsidRPr="00247086">
        <w:rPr>
          <w:rFonts w:cs="AdvTT6120e2aa+fb"/>
        </w:rPr>
        <w:t xml:space="preserve">ff </w:t>
      </w:r>
      <w:r w:rsidR="008647C0">
        <w:rPr>
          <w:rFonts w:cs="AdvTT6120e2aa"/>
        </w:rPr>
        <w:t xml:space="preserve">et al. </w:t>
      </w:r>
      <w:r w:rsidRPr="00247086">
        <w:rPr>
          <w:rFonts w:cs="AdvTT6120e2aa"/>
        </w:rPr>
        <w:t>2004). – from Genet</w:t>
      </w:r>
    </w:p>
    <w:p w14:paraId="54A36C44" w14:textId="39465BF7" w:rsidR="002A75FA" w:rsidRPr="00247086" w:rsidRDefault="002A75FA" w:rsidP="002A75FA">
      <w:pPr>
        <w:rPr>
          <w:rFonts w:cs="AdvTT6120e2aa"/>
        </w:rPr>
      </w:pPr>
      <w:r w:rsidRPr="00247086">
        <w:rPr>
          <w:rFonts w:cs="AdvTT6120e2aa"/>
        </w:rPr>
        <w:t>Becker et al. 2000 –</w:t>
      </w:r>
      <w:r w:rsidR="005E06EB" w:rsidRPr="00247086">
        <w:rPr>
          <w:rFonts w:cs="AdvTT6120e2aa"/>
        </w:rPr>
        <w:t>shouldn’t assume hydraulic limitations main reason height growth ceases</w:t>
      </w:r>
    </w:p>
    <w:p w14:paraId="54CDCCAE" w14:textId="0C97EC77" w:rsidR="00996318" w:rsidRPr="00247086" w:rsidRDefault="00217531" w:rsidP="008647C0">
      <w:pPr>
        <w:autoSpaceDE w:val="0"/>
        <w:autoSpaceDN w:val="0"/>
        <w:adjustRightInd w:val="0"/>
        <w:spacing w:after="0" w:line="240" w:lineRule="auto"/>
        <w:rPr>
          <w:rFonts w:cs="TimesNRMT"/>
        </w:rPr>
      </w:pPr>
      <w:r w:rsidRPr="00247086">
        <w:rPr>
          <w:rFonts w:cs="TimesNRMT"/>
        </w:rPr>
        <w:t>In adult trees, allocation of photosynthate to flower</w:t>
      </w:r>
      <w:r w:rsidR="008647C0">
        <w:rPr>
          <w:rFonts w:cs="TimesNRMT"/>
        </w:rPr>
        <w:t xml:space="preserve"> </w:t>
      </w:r>
      <w:r w:rsidRPr="00247086">
        <w:rPr>
          <w:rFonts w:cs="TimesNRMT"/>
        </w:rPr>
        <w:t>and seed production has priority over primary and</w:t>
      </w:r>
      <w:r w:rsidR="008647C0">
        <w:rPr>
          <w:rFonts w:cs="TimesNRMT"/>
        </w:rPr>
        <w:t xml:space="preserve"> </w:t>
      </w:r>
      <w:r w:rsidRPr="00247086">
        <w:rPr>
          <w:rFonts w:cs="TimesNRMT"/>
        </w:rPr>
        <w:t>secondary stem growth (Oliver &amp; Larson 1990).</w:t>
      </w:r>
      <w:r w:rsidR="00AA2855" w:rsidRPr="00247086">
        <w:rPr>
          <w:rFonts w:cs="TimesNRMT"/>
        </w:rPr>
        <w:t xml:space="preserve"> </w:t>
      </w:r>
      <w:r w:rsidR="00AA2855" w:rsidRPr="00247086">
        <w:rPr>
          <w:rFonts w:cs="TimesNRMT"/>
        </w:rPr>
        <w:tab/>
        <w:t>- in Becker 2000</w:t>
      </w:r>
    </w:p>
    <w:p w14:paraId="3B5735CC" w14:textId="77777777" w:rsidR="008647C0" w:rsidRDefault="008647C0" w:rsidP="00AA2855">
      <w:pPr>
        <w:autoSpaceDE w:val="0"/>
        <w:autoSpaceDN w:val="0"/>
        <w:adjustRightInd w:val="0"/>
        <w:spacing w:after="0" w:line="240" w:lineRule="auto"/>
        <w:rPr>
          <w:rFonts w:cs="TimesNRMT"/>
        </w:rPr>
      </w:pPr>
    </w:p>
    <w:p w14:paraId="53D1208E" w14:textId="6E61CFBE" w:rsidR="00AA2855" w:rsidRDefault="00AA2855" w:rsidP="008647C0">
      <w:pPr>
        <w:autoSpaceDE w:val="0"/>
        <w:autoSpaceDN w:val="0"/>
        <w:adjustRightInd w:val="0"/>
        <w:spacing w:after="0" w:line="240" w:lineRule="auto"/>
        <w:rPr>
          <w:rFonts w:cs="TimesNRMT"/>
        </w:rPr>
      </w:pPr>
      <w:r w:rsidRPr="00247086">
        <w:rPr>
          <w:rFonts w:cs="TimesNRMT"/>
        </w:rPr>
        <w:t>On very poor sites, heavy seed production can even</w:t>
      </w:r>
      <w:r w:rsidR="008647C0">
        <w:rPr>
          <w:rFonts w:cs="TimesNRMT"/>
        </w:rPr>
        <w:t xml:space="preserve"> </w:t>
      </w:r>
      <w:r w:rsidRPr="00247086">
        <w:rPr>
          <w:rFonts w:cs="TimesNRMT"/>
        </w:rPr>
        <w:t>eliminate annual ring production (Matthews 1963). – in Becker 2000</w:t>
      </w:r>
    </w:p>
    <w:p w14:paraId="3308F000"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cs="TimesNRMT"/>
        </w:rPr>
        <w:t>“</w:t>
      </w:r>
      <w:r>
        <w:rPr>
          <w:rFonts w:ascii="TimesNRMT" w:hAnsi="TimesNRMT" w:cs="TimesNRMT"/>
          <w:sz w:val="18"/>
          <w:szCs w:val="18"/>
        </w:rPr>
        <w:t>When height growth ceases to offer a competitive</w:t>
      </w:r>
    </w:p>
    <w:p w14:paraId="78EBFDC6"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advantage through avoidance of shading, then</w:t>
      </w:r>
    </w:p>
    <w:p w14:paraId="1073839A"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genetically programmed) resource allocation will be</w:t>
      </w:r>
    </w:p>
    <w:p w14:paraId="3A8C695C"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adjusted to enhance tree survival and reproduction,</w:t>
      </w:r>
    </w:p>
    <w:p w14:paraId="3C20BDF8" w14:textId="0A60D755" w:rsidR="006D7443" w:rsidRDefault="006D7443" w:rsidP="006D7443">
      <w:pPr>
        <w:autoSpaceDE w:val="0"/>
        <w:autoSpaceDN w:val="0"/>
        <w:adjustRightInd w:val="0"/>
        <w:spacing w:after="0" w:line="240" w:lineRule="auto"/>
        <w:rPr>
          <w:rFonts w:cs="TimesNRMT"/>
        </w:rPr>
      </w:pPr>
      <w:r>
        <w:rPr>
          <w:rFonts w:ascii="TimesNRMT" w:hAnsi="TimesNRMT" w:cs="TimesNRMT"/>
          <w:sz w:val="18"/>
          <w:szCs w:val="18"/>
        </w:rPr>
        <w:t>not necessarily wood production.” Becker 2000</w:t>
      </w:r>
    </w:p>
    <w:p w14:paraId="396BA2C9" w14:textId="77777777" w:rsidR="008647C0" w:rsidRPr="00247086" w:rsidRDefault="008647C0" w:rsidP="008647C0">
      <w:pPr>
        <w:autoSpaceDE w:val="0"/>
        <w:autoSpaceDN w:val="0"/>
        <w:adjustRightInd w:val="0"/>
        <w:spacing w:after="0" w:line="240" w:lineRule="auto"/>
        <w:rPr>
          <w:rFonts w:cs="TimesNRMT"/>
        </w:rPr>
      </w:pPr>
    </w:p>
    <w:p w14:paraId="5886B2EA" w14:textId="27E98FC3" w:rsidR="00AA2855" w:rsidRPr="00247086" w:rsidRDefault="00AA2855" w:rsidP="008647C0">
      <w:pPr>
        <w:autoSpaceDE w:val="0"/>
        <w:autoSpaceDN w:val="0"/>
        <w:adjustRightInd w:val="0"/>
        <w:spacing w:after="0" w:line="240" w:lineRule="auto"/>
      </w:pPr>
      <w:r w:rsidRPr="00247086">
        <w:rPr>
          <w:rFonts w:cs="TimesNRMT"/>
        </w:rPr>
        <w:lastRenderedPageBreak/>
        <w:t>large fruit crops may decrease vegetative</w:t>
      </w:r>
      <w:r w:rsidR="008647C0">
        <w:rPr>
          <w:rFonts w:cs="TimesNRMT"/>
        </w:rPr>
        <w:t xml:space="preserve"> </w:t>
      </w:r>
      <w:r w:rsidRPr="00247086">
        <w:rPr>
          <w:rFonts w:cs="TimesNRMT"/>
        </w:rPr>
        <w:t>growth during both fruiting and non-fruiting years</w:t>
      </w:r>
      <w:r w:rsidR="008647C0">
        <w:rPr>
          <w:rFonts w:cs="TimesNRMT"/>
        </w:rPr>
        <w:t xml:space="preserve"> </w:t>
      </w:r>
      <w:r w:rsidRPr="00247086">
        <w:rPr>
          <w:rFonts w:cs="TimesNRMT"/>
        </w:rPr>
        <w:t>because of energy reserve depletion (Dickson 1991) – in Becker 2000</w:t>
      </w:r>
    </w:p>
    <w:p w14:paraId="438B23DC" w14:textId="7AA682CC" w:rsidR="00BC4A6F" w:rsidRPr="00BC4A6F" w:rsidRDefault="003F4704"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Declines in leaf area in older trees maybe has been noted by different measurements including increased </w:t>
      </w:r>
      <w:r w:rsidR="002B48CA">
        <w:rPr>
          <w:rFonts w:ascii="Times New Roman" w:eastAsia="Times New Roman" w:hAnsi="Times New Roman" w:cs="Times New Roman"/>
          <w:sz w:val="24"/>
          <w:szCs w:val="24"/>
          <w:lang w:eastAsia="en-AU"/>
        </w:rPr>
        <w:t xml:space="preserve">canopy gap fraction </w:t>
      </w:r>
      <w:r>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rPr>
        <w:t>(Quinn &amp; Thomas 2015)</w:t>
      </w:r>
      <w:r>
        <w:rPr>
          <w:rFonts w:ascii="Times New Roman" w:eastAsia="Times New Roman" w:hAnsi="Times New Roman" w:cs="Times New Roman"/>
          <w:sz w:val="24"/>
          <w:szCs w:val="24"/>
          <w:lang w:eastAsia="en-AU"/>
        </w:rPr>
        <w:fldChar w:fldCharType="end"/>
      </w:r>
      <w:r w:rsidR="002B48CA">
        <w:rPr>
          <w:rFonts w:ascii="Times New Roman" w:eastAsia="Times New Roman" w:hAnsi="Times New Roman" w:cs="Times New Roman"/>
          <w:sz w:val="24"/>
          <w:szCs w:val="24"/>
          <w:lang w:eastAsia="en-AU"/>
        </w:rPr>
        <w:t xml:space="preserve">, decreaing LAI </w:t>
      </w:r>
      <w:r w:rsidR="002B48CA">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szCs w:val="24"/>
        </w:rPr>
        <w:t xml:space="preserve">(Nock </w:t>
      </w:r>
      <w:r w:rsidR="002B48CA" w:rsidRPr="002B48CA">
        <w:rPr>
          <w:rFonts w:ascii="Times New Roman" w:hAnsi="Times New Roman" w:cs="Times New Roman"/>
          <w:i/>
          <w:iCs/>
          <w:sz w:val="24"/>
          <w:szCs w:val="24"/>
        </w:rPr>
        <w:t>et al.</w:t>
      </w:r>
      <w:r w:rsidR="002B48CA" w:rsidRPr="002B48CA">
        <w:rPr>
          <w:rFonts w:ascii="Times New Roman" w:hAnsi="Times New Roman" w:cs="Times New Roman"/>
          <w:sz w:val="24"/>
          <w:szCs w:val="24"/>
        </w:rPr>
        <w:t xml:space="preserve"> 2008)</w:t>
      </w:r>
      <w:r w:rsidR="002B48CA">
        <w:rPr>
          <w:rFonts w:ascii="Times New Roman" w:eastAsia="Times New Roman" w:hAnsi="Times New Roman" w:cs="Times New Roman"/>
          <w:sz w:val="24"/>
          <w:szCs w:val="24"/>
          <w:lang w:eastAsia="en-AU"/>
        </w:rPr>
        <w:fldChar w:fldCharType="end"/>
      </w:r>
      <w:r w:rsidR="008439EC">
        <w:rPr>
          <w:rFonts w:ascii="Times New Roman" w:eastAsia="Times New Roman" w:hAnsi="Times New Roman" w:cs="Times New Roman"/>
          <w:sz w:val="24"/>
          <w:szCs w:val="24"/>
          <w:lang w:eastAsia="en-AU"/>
        </w:rPr>
        <w:t xml:space="preserve">, ###. In addition, older trees have a lower ratio of branch biomass to main stem biomass than do younger trees </w:t>
      </w:r>
      <w:r w:rsidR="008439EC">
        <w:rPr>
          <w:rFonts w:ascii="Times New Roman" w:eastAsia="Times New Roman" w:hAnsi="Times New Roman" w:cs="Times New Roman"/>
          <w:sz w:val="24"/>
          <w:szCs w:val="24"/>
          <w:lang w:eastAsia="en-AU"/>
        </w:rPr>
        <w:fldChar w:fldCharType="begin"/>
      </w:r>
      <w:r w:rsidR="008439EC">
        <w:rPr>
          <w:rFonts w:ascii="Times New Roman" w:eastAsia="Times New Roman" w:hAnsi="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Pr>
          <w:rFonts w:ascii="Times New Roman" w:eastAsia="Times New Roman" w:hAnsi="Times New Roman" w:cs="Times New Roman"/>
          <w:sz w:val="24"/>
          <w:szCs w:val="24"/>
          <w:lang w:eastAsia="en-AU"/>
        </w:rPr>
        <w:fldChar w:fldCharType="separate"/>
      </w:r>
      <w:r w:rsidR="008439EC" w:rsidRPr="008439EC">
        <w:rPr>
          <w:rFonts w:ascii="Times New Roman" w:hAnsi="Times New Roman" w:cs="Times New Roman"/>
          <w:sz w:val="24"/>
          <w:szCs w:val="24"/>
        </w:rPr>
        <w:t xml:space="preserve">(Liu, Fox &amp; Xu 2002; Lehtonen </w:t>
      </w:r>
      <w:r w:rsidR="008439EC" w:rsidRPr="008439EC">
        <w:rPr>
          <w:rFonts w:ascii="Times New Roman" w:hAnsi="Times New Roman" w:cs="Times New Roman"/>
          <w:i/>
          <w:iCs/>
          <w:sz w:val="24"/>
          <w:szCs w:val="24"/>
        </w:rPr>
        <w:t>et al.</w:t>
      </w:r>
      <w:r w:rsidR="008439EC" w:rsidRPr="008439EC">
        <w:rPr>
          <w:rFonts w:ascii="Times New Roman" w:hAnsi="Times New Roman" w:cs="Times New Roman"/>
          <w:sz w:val="24"/>
          <w:szCs w:val="24"/>
        </w:rPr>
        <w:t xml:space="preserve"> 2004)</w:t>
      </w:r>
      <w:r w:rsidR="008439EC">
        <w:rPr>
          <w:rFonts w:ascii="Times New Roman" w:eastAsia="Times New Roman" w:hAnsi="Times New Roman" w:cs="Times New Roman"/>
          <w:sz w:val="24"/>
          <w:szCs w:val="24"/>
          <w:lang w:eastAsia="en-AU"/>
        </w:rPr>
        <w:fldChar w:fldCharType="end"/>
      </w:r>
    </w:p>
    <w:p w14:paraId="4BEB8D08" w14:textId="5F868A66" w:rsidR="00BC4A6F" w:rsidRDefault="00BC4A6F"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BC4A6F">
        <w:rPr>
          <w:rFonts w:ascii="Times New Roman" w:hAnsi="Times New Roman" w:cs="Times New Roman"/>
          <w:sz w:val="24"/>
          <w:szCs w:val="24"/>
        </w:rPr>
        <w:t xml:space="preserve">(Sheil </w:t>
      </w:r>
      <w:r w:rsidRPr="00BC4A6F">
        <w:rPr>
          <w:rFonts w:ascii="Times New Roman" w:hAnsi="Times New Roman" w:cs="Times New Roman"/>
          <w:i/>
          <w:iCs/>
          <w:sz w:val="24"/>
          <w:szCs w:val="24"/>
        </w:rPr>
        <w:t>et al.</w:t>
      </w:r>
      <w:r w:rsidRPr="00BC4A6F">
        <w:rPr>
          <w:rFonts w:ascii="Times New Roman" w:hAnsi="Times New Roman" w:cs="Times New Roman"/>
          <w:sz w:val="24"/>
          <w:szCs w:val="24"/>
        </w:rPr>
        <w:t xml:space="preserve"> 20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BC4A6F">
        <w:rPr>
          <w:rFonts w:ascii="Times New Roman" w:eastAsia="Times New Roman" w:hAnsi="Times New Roman" w:cs="Times New Roman"/>
          <w:sz w:val="24"/>
          <w:szCs w:val="24"/>
          <w:lang w:eastAsia="en-AU"/>
        </w:rPr>
        <w:t xml:space="preserve">So why would growth ultimately decline? </w:t>
      </w:r>
      <w:r w:rsidR="00777973">
        <w:rPr>
          <w:rFonts w:ascii="Times New Roman" w:eastAsia="Times New Roman" w:hAnsi="Times New Roman" w:cs="Times New Roman"/>
          <w:sz w:val="24"/>
          <w:szCs w:val="24"/>
          <w:lang w:eastAsia="en-AU"/>
        </w:rPr>
        <w:t>…</w:t>
      </w:r>
      <w:r w:rsidRPr="00BC4A6F">
        <w:rPr>
          <w:rFonts w:ascii="Times New Roman" w:eastAsia="Times New Roman" w:hAnsi="Times New Roman" w:cs="Times New Roman"/>
          <w:sz w:val="24"/>
          <w:szCs w:val="24"/>
          <w:lang w:eastAsia="en-AU"/>
        </w:rPr>
        <w:t xml:space="preserve">and the proportion of intercepted energy invested in stem growth declines with size (Kaufmann &amp; Ryan </w:t>
      </w:r>
      <w:hyperlink r:id="rId5" w:anchor="fec12775-bib-0055" w:tooltip="Link to bibliographic citation" w:history="1">
        <w:r w:rsidRPr="00BC4A6F">
          <w:rPr>
            <w:rFonts w:ascii="Times New Roman" w:eastAsia="Times New Roman" w:hAnsi="Times New Roman" w:cs="Times New Roman"/>
            <w:color w:val="0000FF"/>
            <w:sz w:val="24"/>
            <w:szCs w:val="24"/>
            <w:u w:val="single"/>
            <w:lang w:eastAsia="en-AU"/>
          </w:rPr>
          <w:t>1986</w:t>
        </w:r>
      </w:hyperlink>
      <w:r w:rsidRPr="00BC4A6F">
        <w:rPr>
          <w:rFonts w:ascii="Times New Roman" w:eastAsia="Times New Roman" w:hAnsi="Times New Roman" w:cs="Times New Roman"/>
          <w:sz w:val="24"/>
          <w:szCs w:val="24"/>
          <w:lang w:eastAsia="en-AU"/>
        </w:rPr>
        <w:t xml:space="preserve">; Thomas </w:t>
      </w:r>
      <w:hyperlink r:id="rId6" w:anchor="fec12775-bib-0130" w:tooltip="Link to bibliographic citation" w:history="1">
        <w:r w:rsidRPr="00BC4A6F">
          <w:rPr>
            <w:rFonts w:ascii="Times New Roman" w:eastAsia="Times New Roman" w:hAnsi="Times New Roman" w:cs="Times New Roman"/>
            <w:color w:val="0000FF"/>
            <w:sz w:val="24"/>
            <w:szCs w:val="24"/>
            <w:u w:val="single"/>
            <w:lang w:eastAsia="en-AU"/>
          </w:rPr>
          <w:t>2010</w:t>
        </w:r>
      </w:hyperlink>
      <w:r w:rsidRPr="00BC4A6F">
        <w:rPr>
          <w:rFonts w:ascii="Times New Roman" w:eastAsia="Times New Roman" w:hAnsi="Times New Roman" w:cs="Times New Roman"/>
          <w:sz w:val="24"/>
          <w:szCs w:val="24"/>
          <w:lang w:eastAsia="en-AU"/>
        </w:rPr>
        <w:t>).</w:t>
      </w:r>
    </w:p>
    <w:p w14:paraId="40319758" w14:textId="3AA0CF53" w:rsidR="006D7443" w:rsidRDefault="006D7443"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Plants in low light conditions has lower RA -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6D7443">
        <w:rPr>
          <w:rFonts w:ascii="Times New Roman" w:hAnsi="Times New Roman" w:cs="Times New Roman"/>
          <w:sz w:val="24"/>
          <w:szCs w:val="24"/>
        </w:rPr>
        <w:t xml:space="preserve">(Delerue </w:t>
      </w:r>
      <w:r w:rsidRPr="006D7443">
        <w:rPr>
          <w:rFonts w:ascii="Times New Roman" w:hAnsi="Times New Roman" w:cs="Times New Roman"/>
          <w:i/>
          <w:iCs/>
          <w:sz w:val="24"/>
          <w:szCs w:val="24"/>
        </w:rPr>
        <w:t>et al.</w:t>
      </w:r>
      <w:r w:rsidRPr="006D7443">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p>
    <w:p w14:paraId="5A46525A" w14:textId="77777777" w:rsidR="003D6B6B" w:rsidRDefault="003D6B6B" w:rsidP="005672DE">
      <w:pPr>
        <w:autoSpaceDE w:val="0"/>
        <w:autoSpaceDN w:val="0"/>
        <w:adjustRightInd w:val="0"/>
        <w:spacing w:after="0" w:line="240" w:lineRule="auto"/>
      </w:pPr>
    </w:p>
    <w:p w14:paraId="48DB7B17" w14:textId="77777777" w:rsidR="005672DE" w:rsidRPr="00247086" w:rsidRDefault="005672DE" w:rsidP="005672DE">
      <w:pPr>
        <w:autoSpaceDE w:val="0"/>
        <w:autoSpaceDN w:val="0"/>
        <w:adjustRightInd w:val="0"/>
        <w:spacing w:after="0" w:line="240" w:lineRule="auto"/>
      </w:pPr>
      <w:r w:rsidRPr="00247086">
        <w:t xml:space="preserve">Reproductive investment can also be summarized by reproductive value (RV) curves that plot total yearly reproductive investment against plant size and show, for most perennial species, that reproductive investment increases with plant size, asymptoting as plant’s age </w:t>
      </w:r>
      <w:r w:rsidRPr="00247086">
        <w:fldChar w:fldCharType="begin"/>
      </w:r>
      <w:r w:rsidRPr="00247086">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247086">
        <w:fldChar w:fldCharType="separate"/>
      </w:r>
      <w:r w:rsidRPr="00247086">
        <w:rPr>
          <w:rFonts w:cs="Times New Roman"/>
        </w:rPr>
        <w:t xml:space="preserve">(Weiner </w:t>
      </w:r>
      <w:r w:rsidRPr="00247086">
        <w:rPr>
          <w:rFonts w:cs="Times New Roman"/>
          <w:i/>
          <w:iCs/>
        </w:rPr>
        <w:t>et al.</w:t>
      </w:r>
      <w:r w:rsidRPr="00247086">
        <w:rPr>
          <w:rFonts w:cs="Times New Roman"/>
        </w:rPr>
        <w:t xml:space="preserve"> 2009)</w:t>
      </w:r>
      <w:r w:rsidRPr="00247086">
        <w:fldChar w:fldCharType="end"/>
      </w:r>
      <w:r w:rsidRPr="00247086">
        <w:t>. RV curves do not however depict the growth-reproduction trade-off, for they consider a plant’s size not vegetative growth.</w:t>
      </w:r>
    </w:p>
    <w:p w14:paraId="124A563F" w14:textId="77777777" w:rsidR="005672DE" w:rsidRPr="00247086" w:rsidRDefault="005672DE" w:rsidP="00FD5BB5"/>
    <w:p w14:paraId="72DF26F8" w14:textId="77777777" w:rsidR="00BB50BC" w:rsidRPr="00247086" w:rsidRDefault="0070388E" w:rsidP="00253A53">
      <w:r w:rsidRPr="00247086">
        <w:t xml:space="preserve">Overall, if the proportion of </w:t>
      </w:r>
      <w:r w:rsidR="001B2262" w:rsidRPr="00247086">
        <w:t xml:space="preserve">NPP </w:t>
      </w:r>
      <w:r w:rsidRPr="00247086">
        <w:t xml:space="preserve">going to maintenance costs increases </w:t>
      </w:r>
      <w:r w:rsidR="00C569BB" w:rsidRPr="00247086">
        <w:t>sharply with age</w:t>
      </w:r>
      <w:r w:rsidR="00253A53" w:rsidRPr="00247086">
        <w:t xml:space="preserve"> or NPP does not keep pace with increases in leaf area and stem architecture</w:t>
      </w:r>
      <w:r w:rsidR="00C569BB" w:rsidRPr="00247086">
        <w:t xml:space="preserve">, the surplus energy pool may rapidly asymptote – or even decline – impacting growth, reproductive investment, and </w:t>
      </w:r>
      <w:r w:rsidR="001B2262" w:rsidRPr="00247086">
        <w:t xml:space="preserve">potentially </w:t>
      </w:r>
      <w:r w:rsidR="00C569BB" w:rsidRPr="00247086">
        <w:t xml:space="preserve">RA. </w:t>
      </w:r>
      <w:r w:rsidR="00AC7281" w:rsidRPr="00247086">
        <w:t xml:space="preserve">RV curves suggest that although reproductive investment plateaus with plant size, it </w:t>
      </w:r>
      <w:r w:rsidR="007E016E" w:rsidRPr="00247086">
        <w:t xml:space="preserve">rarely </w:t>
      </w:r>
      <w:r w:rsidR="00AC7281" w:rsidRPr="00247086">
        <w:t>decline</w:t>
      </w:r>
      <w:r w:rsidR="007E016E" w:rsidRPr="00247086">
        <w:t>s</w:t>
      </w:r>
      <w:r w:rsidR="006C65C4" w:rsidRPr="00247086">
        <w:t xml:space="preserve">. In addition to the outcome of the growth-reproduction trade-off this reflects simple allometric constraints for many species: the number of buds initiated is often closely linked with the deployment of leaves. Since </w:t>
      </w:r>
      <w:r w:rsidR="00AB4E1F" w:rsidRPr="00247086">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247086">
        <w:t xml:space="preserve">The increasing maintenance costs and reproductive investment, suggest that the </w:t>
      </w:r>
      <w:r w:rsidR="00FB2CEE" w:rsidRPr="00247086">
        <w:t xml:space="preserve">pool of energy available for vegetative growth </w:t>
      </w:r>
      <w:r w:rsidR="00253A53" w:rsidRPr="00247086">
        <w:t xml:space="preserve">to increase plant size </w:t>
      </w:r>
      <w:r w:rsidR="00FB2CEE" w:rsidRPr="00247086">
        <w:t>may</w:t>
      </w:r>
      <w:r w:rsidR="006C65C4" w:rsidRPr="00247086">
        <w:t xml:space="preserve"> </w:t>
      </w:r>
      <w:r w:rsidR="00FB2CEE" w:rsidRPr="00247086">
        <w:t xml:space="preserve">be severely curtailed long before a plant approaches its </w:t>
      </w:r>
      <w:r w:rsidR="007E016E" w:rsidRPr="00247086">
        <w:t>end-of-life</w:t>
      </w:r>
      <w:r w:rsidR="006C65C4" w:rsidRPr="00247086">
        <w:t>.</w:t>
      </w:r>
    </w:p>
    <w:p w14:paraId="5D965B7B" w14:textId="77777777" w:rsidR="00BC4584" w:rsidRPr="00247086" w:rsidRDefault="00BC4584" w:rsidP="00BC4584">
      <w:r w:rsidRPr="00247086">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C4052CD" w14:textId="77777777" w:rsidR="00BC4584" w:rsidRPr="00247086" w:rsidRDefault="00BC4584" w:rsidP="00BC4584">
      <w:r w:rsidRPr="00247086">
        <w:t xml:space="preserve">However, with increasing plant size, the energy expenditure to replace shed leaves and stems, becomes an ever larger proportion of a plant’s total energy budget. While the proportion of </w:t>
      </w:r>
      <w:r w:rsidRPr="00247086">
        <w:rPr>
          <w:i/>
        </w:rPr>
        <w:t>surplus energy</w:t>
      </w:r>
      <w:r w:rsidRPr="00247086">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w:t>
      </w:r>
      <w:r w:rsidRPr="00247086">
        <w:lastRenderedPageBreak/>
        <w:t xml:space="preserve">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247086">
        <w:rPr>
          <w:i/>
        </w:rPr>
        <w:t xml:space="preserve">decrease </w:t>
      </w:r>
      <w:r w:rsidRPr="00247086">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247086">
        <w:rPr>
          <w:i/>
        </w:rPr>
        <w:t>surplus energy</w:t>
      </w:r>
      <w:r w:rsidRPr="00247086">
        <w:t xml:space="preserve"> reaches 1 and if a plant’s vegetative size declines, RA exceeds 1. If plants display such growth trajectories, the conventional RA calculation will not accurately depict a plant’s energy allocation decisions. </w:t>
      </w:r>
    </w:p>
    <w:p w14:paraId="7AB5697F" w14:textId="77777777" w:rsidR="00BC4584" w:rsidRPr="00247086" w:rsidRDefault="00BC4584" w:rsidP="00BC4584">
      <w:r w:rsidRPr="00247086">
        <w:t>Yearly leaf replacement</w:t>
      </w:r>
    </w:p>
    <w:p w14:paraId="7DDFD3AF" w14:textId="77777777" w:rsidR="006A40EF" w:rsidRPr="00247086" w:rsidRDefault="006A40EF" w:rsidP="00253A53"/>
    <w:p w14:paraId="48842526" w14:textId="77777777" w:rsidR="006A40EF" w:rsidRPr="00247086" w:rsidRDefault="006A40EF" w:rsidP="006A40EF">
      <w:pPr>
        <w:autoSpaceDE w:val="0"/>
        <w:autoSpaceDN w:val="0"/>
        <w:adjustRightInd w:val="0"/>
        <w:spacing w:after="0" w:line="240" w:lineRule="auto"/>
      </w:pPr>
      <w:r w:rsidRPr="00247086">
        <w:t xml:space="preserve">A few species display declining RA schedules, with a decrease in RA among the oldest plants, interpreted as a mechanism for older plants to survive until their habitat becomes more favourable for high reproductive production and growth </w:t>
      </w:r>
      <w:r w:rsidRPr="00247086">
        <w:fldChar w:fldCharType="begin"/>
      </w:r>
      <w:r w:rsidRPr="00247086">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247086">
        <w:fldChar w:fldCharType="separate"/>
      </w:r>
      <w:r w:rsidRPr="00247086">
        <w:t>(Kohyama 1982; Nakashizuka, Takahashi &amp; Kawaguchi 1997; Ehlers &amp; Olesen 2004)</w:t>
      </w:r>
      <w:r w:rsidRPr="00247086">
        <w:fldChar w:fldCharType="end"/>
      </w:r>
      <w:r w:rsidRPr="00247086">
        <w:t xml:space="preserve">. </w:t>
      </w:r>
    </w:p>
    <w:p w14:paraId="0EC8CD99" w14:textId="77777777" w:rsidR="006A40EF" w:rsidRPr="00247086" w:rsidRDefault="006A40EF" w:rsidP="00253A53"/>
    <w:p w14:paraId="75E6F200" w14:textId="77777777" w:rsidR="009263C4" w:rsidRPr="00247086" w:rsidRDefault="009263C4" w:rsidP="009263C4">
      <w:pPr>
        <w:pStyle w:val="ListParagraph"/>
        <w:numPr>
          <w:ilvl w:val="0"/>
          <w:numId w:val="8"/>
        </w:numPr>
      </w:pPr>
      <w:r w:rsidRPr="00247086">
        <w:t>PROBABLY NEED A PARAGRAPH LISTING SOME INFORMATION ON WHAT DIFFERENCES WE EXPECT ACROSS SPECIES. RIGHT NOW JUST INCLUDED IN HYPOTHESES</w:t>
      </w:r>
    </w:p>
    <w:p w14:paraId="231D97E2" w14:textId="77777777" w:rsidR="004D3EBD" w:rsidRPr="00247086" w:rsidRDefault="004D3EBD" w:rsidP="004B53F8">
      <w:pPr>
        <w:rPr>
          <w:i/>
        </w:rPr>
      </w:pPr>
    </w:p>
    <w:p w14:paraId="41588BAC" w14:textId="77777777" w:rsidR="004D3EBD" w:rsidRPr="00247086" w:rsidRDefault="004D3EBD" w:rsidP="004D3EBD">
      <w:pPr>
        <w:pStyle w:val="ListParagraph"/>
        <w:numPr>
          <w:ilvl w:val="0"/>
          <w:numId w:val="7"/>
        </w:numPr>
        <w:spacing w:after="360" w:line="480" w:lineRule="auto"/>
        <w:rPr>
          <w:rFonts w:cs="Times New Roman"/>
        </w:rPr>
      </w:pPr>
      <w:r w:rsidRPr="00247086">
        <w:rPr>
          <w:rFonts w:cs="Times New Roman"/>
        </w:rPr>
        <w:fldChar w:fldCharType="begin"/>
      </w:r>
      <w:r w:rsidRPr="00247086">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247086">
        <w:rPr>
          <w:rFonts w:cs="Times New Roman"/>
        </w:rPr>
        <w:fldChar w:fldCharType="separate"/>
      </w:r>
      <w:r w:rsidRPr="00247086">
        <w:rPr>
          <w:rFonts w:cs="Times New Roman"/>
        </w:rPr>
        <w:t>(Thompson &amp; Stewart 1981)</w:t>
      </w:r>
      <w:r w:rsidRPr="00247086">
        <w:rPr>
          <w:rFonts w:cs="Times New Roman"/>
        </w:rPr>
        <w:fldChar w:fldCharType="end"/>
      </w:r>
      <w:r w:rsidRPr="00247086">
        <w:rPr>
          <w:rFonts w:cs="Times New Roman"/>
        </w:rPr>
        <w:t xml:space="preserve"> – call RA measure of greatest importance as well</w:t>
      </w:r>
    </w:p>
    <w:p w14:paraId="7CF325C4" w14:textId="77777777" w:rsidR="004D3EBD" w:rsidRPr="00247086" w:rsidRDefault="004D3EBD" w:rsidP="004D3EBD">
      <w:pPr>
        <w:pStyle w:val="ListParagraph"/>
        <w:numPr>
          <w:ilvl w:val="0"/>
          <w:numId w:val="7"/>
        </w:numPr>
        <w:autoSpaceDE w:val="0"/>
        <w:autoSpaceDN w:val="0"/>
        <w:adjustRightInd w:val="0"/>
        <w:spacing w:after="0" w:line="340" w:lineRule="atLeast"/>
        <w:rPr>
          <w:rFonts w:cs="Times New Roman"/>
        </w:rPr>
      </w:pPr>
      <w:r w:rsidRPr="00247086">
        <w:rPr>
          <w:rFonts w:cs="Times New Roman"/>
        </w:rPr>
        <w:fldChar w:fldCharType="begin"/>
      </w:r>
      <w:r w:rsidRPr="00247086">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247086">
        <w:rPr>
          <w:rFonts w:cs="Times New Roman"/>
        </w:rPr>
        <w:fldChar w:fldCharType="separate"/>
      </w:r>
      <w:r w:rsidRPr="00247086">
        <w:rPr>
          <w:rFonts w:cs="Times New Roman"/>
        </w:rPr>
        <w:t>(Primack 1987)</w:t>
      </w:r>
      <w:r w:rsidRPr="00247086">
        <w:rPr>
          <w:rFonts w:cs="Times New Roman"/>
        </w:rPr>
        <w:fldChar w:fldCharType="end"/>
      </w:r>
    </w:p>
    <w:p w14:paraId="16FCB9B4" w14:textId="77777777" w:rsidR="004D3EBD" w:rsidRPr="00247086" w:rsidRDefault="004D3EBD" w:rsidP="004B53F8">
      <w:pPr>
        <w:rPr>
          <w:i/>
        </w:rPr>
      </w:pPr>
    </w:p>
    <w:p w14:paraId="1B0D4C29" w14:textId="77777777" w:rsidR="00A52F23" w:rsidRPr="00A52F23" w:rsidRDefault="008A4174" w:rsidP="00A52F23">
      <w:pPr>
        <w:pStyle w:val="Bibliography"/>
        <w:rPr>
          <w:rFonts w:ascii="Calibri" w:hAnsi="Calibri"/>
        </w:rPr>
      </w:pPr>
      <w:r w:rsidRPr="00247086">
        <w:rPr>
          <w:i/>
        </w:rPr>
        <w:fldChar w:fldCharType="begin"/>
      </w:r>
      <w:r w:rsidR="003F4704">
        <w:rPr>
          <w:i/>
        </w:rPr>
        <w:instrText xml:space="preserve"> ADDIN ZOTERO_BIBL {"custom":[]} CSL_BIBLIOGRAPHY </w:instrText>
      </w:r>
      <w:r w:rsidRPr="00247086">
        <w:rPr>
          <w:i/>
        </w:rPr>
        <w:fldChar w:fldCharType="separate"/>
      </w:r>
      <w:r w:rsidR="00A52F23" w:rsidRPr="00A52F23">
        <w:rPr>
          <w:rFonts w:ascii="Calibri" w:hAnsi="Calibri"/>
        </w:rPr>
        <w:t xml:space="preserve">Becker, P., Meinzer, F.C. &amp; Wullschleger, S.D. (2000) Hydraulic limitation of tree height: a critique. </w:t>
      </w:r>
      <w:r w:rsidR="00A52F23" w:rsidRPr="00A52F23">
        <w:rPr>
          <w:rFonts w:ascii="Calibri" w:hAnsi="Calibri"/>
          <w:i/>
          <w:iCs/>
        </w:rPr>
        <w:t>Functional Ecology</w:t>
      </w:r>
      <w:r w:rsidR="00A52F23" w:rsidRPr="00A52F23">
        <w:rPr>
          <w:rFonts w:ascii="Calibri" w:hAnsi="Calibri"/>
        </w:rPr>
        <w:t xml:space="preserve">, </w:t>
      </w:r>
      <w:r w:rsidR="00A52F23" w:rsidRPr="00A52F23">
        <w:rPr>
          <w:rFonts w:ascii="Calibri" w:hAnsi="Calibri"/>
          <w:b/>
          <w:bCs/>
        </w:rPr>
        <w:t>14</w:t>
      </w:r>
      <w:r w:rsidR="00A52F23" w:rsidRPr="00A52F23">
        <w:rPr>
          <w:rFonts w:ascii="Calibri" w:hAnsi="Calibri"/>
        </w:rPr>
        <w:t>, 4–11.</w:t>
      </w:r>
    </w:p>
    <w:p w14:paraId="682F8826" w14:textId="77777777" w:rsidR="00A52F23" w:rsidRPr="00A52F23" w:rsidRDefault="00A52F23" w:rsidP="00A52F23">
      <w:pPr>
        <w:pStyle w:val="Bibliography"/>
        <w:rPr>
          <w:rFonts w:ascii="Calibri" w:hAnsi="Calibri"/>
        </w:rPr>
      </w:pPr>
      <w:r w:rsidRPr="00A52F23">
        <w:rPr>
          <w:rFonts w:ascii="Calibri" w:hAnsi="Calibri"/>
        </w:rPr>
        <w:t xml:space="preserve">Cole, L.C. (1954) The population consequences of life history phenomena. </w:t>
      </w:r>
      <w:r w:rsidRPr="00A52F23">
        <w:rPr>
          <w:rFonts w:ascii="Calibri" w:hAnsi="Calibri"/>
          <w:i/>
          <w:iCs/>
        </w:rPr>
        <w:t>The Quarterly Review of Biology</w:t>
      </w:r>
      <w:r w:rsidRPr="00A52F23">
        <w:rPr>
          <w:rFonts w:ascii="Calibri" w:hAnsi="Calibri"/>
        </w:rPr>
        <w:t xml:space="preserve">, </w:t>
      </w:r>
      <w:r w:rsidRPr="00A52F23">
        <w:rPr>
          <w:rFonts w:ascii="Calibri" w:hAnsi="Calibri"/>
          <w:b/>
          <w:bCs/>
        </w:rPr>
        <w:t>29</w:t>
      </w:r>
      <w:r w:rsidRPr="00A52F23">
        <w:rPr>
          <w:rFonts w:ascii="Calibri" w:hAnsi="Calibri"/>
        </w:rPr>
        <w:t>, 103–137.</w:t>
      </w:r>
    </w:p>
    <w:p w14:paraId="0287100C" w14:textId="77777777" w:rsidR="00A52F23" w:rsidRPr="00A52F23" w:rsidRDefault="00A52F23" w:rsidP="00A52F23">
      <w:pPr>
        <w:pStyle w:val="Bibliography"/>
        <w:rPr>
          <w:rFonts w:ascii="Calibri" w:hAnsi="Calibri"/>
        </w:rPr>
      </w:pPr>
      <w:r w:rsidRPr="00A52F23">
        <w:rPr>
          <w:rFonts w:ascii="Calibri" w:hAnsi="Calibri"/>
        </w:rPr>
        <w:t xml:space="preserve">Day, M.E., Greenwood, M.S. &amp; White, A.S. (2001) Age-related changes in foliar morphology and physiology in red spruce and their influence on declining photosynthetic rates and productivity with tree age. </w:t>
      </w:r>
      <w:r w:rsidRPr="00A52F23">
        <w:rPr>
          <w:rFonts w:ascii="Calibri" w:hAnsi="Calibri"/>
          <w:i/>
          <w:iCs/>
        </w:rPr>
        <w:t>Tree Physiology</w:t>
      </w:r>
      <w:r w:rsidRPr="00A52F23">
        <w:rPr>
          <w:rFonts w:ascii="Calibri" w:hAnsi="Calibri"/>
        </w:rPr>
        <w:t xml:space="preserve">, </w:t>
      </w:r>
      <w:r w:rsidRPr="00A52F23">
        <w:rPr>
          <w:rFonts w:ascii="Calibri" w:hAnsi="Calibri"/>
          <w:b/>
          <w:bCs/>
        </w:rPr>
        <w:t>21</w:t>
      </w:r>
      <w:r w:rsidRPr="00A52F23">
        <w:rPr>
          <w:rFonts w:ascii="Calibri" w:hAnsi="Calibri"/>
        </w:rPr>
        <w:t>, 1195–1204.</w:t>
      </w:r>
    </w:p>
    <w:p w14:paraId="127F419A" w14:textId="77777777" w:rsidR="00A52F23" w:rsidRPr="00A52F23" w:rsidRDefault="00A52F23" w:rsidP="00A52F23">
      <w:pPr>
        <w:pStyle w:val="Bibliography"/>
        <w:rPr>
          <w:rFonts w:ascii="Calibri" w:hAnsi="Calibri"/>
        </w:rPr>
      </w:pPr>
      <w:r w:rsidRPr="00A52F23">
        <w:rPr>
          <w:rFonts w:ascii="Calibri" w:hAnsi="Calibri"/>
        </w:rPr>
        <w:t xml:space="preserve">Delerue, F., Gonzalez, M., Atlan, A., Pellerin, S. &amp; Augusto, L. (2013) Plasticity of reproductive allocation of a woody species (Ulex europaeus) in response to variation in resource availability. </w:t>
      </w:r>
      <w:r w:rsidRPr="00A52F23">
        <w:rPr>
          <w:rFonts w:ascii="Calibri" w:hAnsi="Calibri"/>
          <w:i/>
          <w:iCs/>
        </w:rPr>
        <w:t>Annals of Forest Science</w:t>
      </w:r>
      <w:r w:rsidRPr="00A52F23">
        <w:rPr>
          <w:rFonts w:ascii="Calibri" w:hAnsi="Calibri"/>
        </w:rPr>
        <w:t xml:space="preserve">, </w:t>
      </w:r>
      <w:r w:rsidRPr="00A52F23">
        <w:rPr>
          <w:rFonts w:ascii="Calibri" w:hAnsi="Calibri"/>
          <w:b/>
          <w:bCs/>
        </w:rPr>
        <w:t>70</w:t>
      </w:r>
      <w:r w:rsidRPr="00A52F23">
        <w:rPr>
          <w:rFonts w:ascii="Calibri" w:hAnsi="Calibri"/>
        </w:rPr>
        <w:t>, 219–228.</w:t>
      </w:r>
    </w:p>
    <w:p w14:paraId="37046EFD" w14:textId="77777777" w:rsidR="00A52F23" w:rsidRPr="00A52F23" w:rsidRDefault="00A52F23" w:rsidP="00A52F23">
      <w:pPr>
        <w:pStyle w:val="Bibliography"/>
        <w:rPr>
          <w:rFonts w:ascii="Calibri" w:hAnsi="Calibri"/>
        </w:rPr>
      </w:pPr>
      <w:r w:rsidRPr="00A52F23">
        <w:rPr>
          <w:rFonts w:ascii="Calibri" w:hAnsi="Calibri"/>
        </w:rPr>
        <w:t xml:space="preserve">Drake, J.E., Davis, S.C., Raetz, L.M. &amp; DeLUCIA, E.H. (2011) Mechanisms of age-related changes in forest production: the influence of physiological and successional changes. </w:t>
      </w:r>
      <w:r w:rsidRPr="00A52F23">
        <w:rPr>
          <w:rFonts w:ascii="Calibri" w:hAnsi="Calibri"/>
          <w:i/>
          <w:iCs/>
        </w:rPr>
        <w:t>Global change biology</w:t>
      </w:r>
      <w:r w:rsidRPr="00A52F23">
        <w:rPr>
          <w:rFonts w:ascii="Calibri" w:hAnsi="Calibri"/>
        </w:rPr>
        <w:t>.</w:t>
      </w:r>
    </w:p>
    <w:p w14:paraId="4022B9AD" w14:textId="77777777" w:rsidR="00A52F23" w:rsidRPr="00A52F23" w:rsidRDefault="00A52F23" w:rsidP="00A52F23">
      <w:pPr>
        <w:pStyle w:val="Bibliography"/>
        <w:rPr>
          <w:rFonts w:ascii="Calibri" w:hAnsi="Calibri"/>
        </w:rPr>
      </w:pPr>
      <w:r w:rsidRPr="00A52F23">
        <w:rPr>
          <w:rFonts w:ascii="Calibri" w:hAnsi="Calibri"/>
        </w:rPr>
        <w:t xml:space="preserve">Ehlers, B.K. &amp; Olesen, J.M. (2004) Flower production in relation to individual plant age and leaf production among different patches of </w:t>
      </w:r>
      <w:r w:rsidRPr="00A52F23">
        <w:rPr>
          <w:rFonts w:ascii="Calibri" w:hAnsi="Calibri"/>
          <w:i/>
          <w:iCs/>
        </w:rPr>
        <w:t>Corydalis intermedia</w:t>
      </w:r>
      <w:r w:rsidRPr="00A52F23">
        <w:rPr>
          <w:rFonts w:ascii="Calibri" w:hAnsi="Calibri"/>
        </w:rPr>
        <w:t xml:space="preserve">. </w:t>
      </w:r>
      <w:r w:rsidRPr="00A52F23">
        <w:rPr>
          <w:rFonts w:ascii="Calibri" w:hAnsi="Calibri"/>
          <w:i/>
          <w:iCs/>
        </w:rPr>
        <w:t>Plant Ecology formerly `Vegetatio’</w:t>
      </w:r>
      <w:r w:rsidRPr="00A52F23">
        <w:rPr>
          <w:rFonts w:ascii="Calibri" w:hAnsi="Calibri"/>
        </w:rPr>
        <w:t xml:space="preserve">, </w:t>
      </w:r>
      <w:r w:rsidRPr="00A52F23">
        <w:rPr>
          <w:rFonts w:ascii="Calibri" w:hAnsi="Calibri"/>
          <w:b/>
          <w:bCs/>
        </w:rPr>
        <w:t>174</w:t>
      </w:r>
      <w:r w:rsidRPr="00A52F23">
        <w:rPr>
          <w:rFonts w:ascii="Calibri" w:hAnsi="Calibri"/>
        </w:rPr>
        <w:t>, 71–78.</w:t>
      </w:r>
    </w:p>
    <w:p w14:paraId="0F39EC8E" w14:textId="77777777" w:rsidR="00A52F23" w:rsidRPr="00A52F23" w:rsidRDefault="00A52F23" w:rsidP="00A52F23">
      <w:pPr>
        <w:pStyle w:val="Bibliography"/>
        <w:rPr>
          <w:rFonts w:ascii="Calibri" w:hAnsi="Calibri"/>
        </w:rPr>
      </w:pPr>
      <w:r w:rsidRPr="00A52F23">
        <w:rPr>
          <w:rFonts w:ascii="Calibri" w:hAnsi="Calibri"/>
        </w:rPr>
        <w:lastRenderedPageBreak/>
        <w:t>Genet, H., Bréda, N. &amp; Dufrêne, E. (2010) Age-related variation in carbon allocation at tree and stand scales in beech (</w:t>
      </w:r>
      <w:r w:rsidRPr="00A52F23">
        <w:rPr>
          <w:rFonts w:ascii="Calibri" w:hAnsi="Calibri"/>
          <w:i/>
          <w:iCs/>
        </w:rPr>
        <w:t>Fagus sylvatica</w:t>
      </w:r>
      <w:r w:rsidRPr="00A52F23">
        <w:rPr>
          <w:rFonts w:ascii="Calibri" w:hAnsi="Calibri"/>
        </w:rPr>
        <w:t xml:space="preserve"> L.) and sessile oak (</w:t>
      </w:r>
      <w:r w:rsidRPr="00A52F23">
        <w:rPr>
          <w:rFonts w:ascii="Calibri" w:hAnsi="Calibri"/>
          <w:i/>
          <w:iCs/>
        </w:rPr>
        <w:t>Quercus petraea</w:t>
      </w:r>
      <w:r w:rsidRPr="00A52F23">
        <w:rPr>
          <w:rFonts w:ascii="Calibri" w:hAnsi="Calibri"/>
        </w:rPr>
        <w:t xml:space="preserve"> (Matt.) Liebl.) using a chronosequence approach. </w:t>
      </w:r>
      <w:r w:rsidRPr="00A52F23">
        <w:rPr>
          <w:rFonts w:ascii="Calibri" w:hAnsi="Calibri"/>
          <w:i/>
          <w:iCs/>
        </w:rPr>
        <w:t>Tree Physiology</w:t>
      </w:r>
      <w:r w:rsidRPr="00A52F23">
        <w:rPr>
          <w:rFonts w:ascii="Calibri" w:hAnsi="Calibri"/>
        </w:rPr>
        <w:t xml:space="preserve">, </w:t>
      </w:r>
      <w:r w:rsidRPr="00A52F23">
        <w:rPr>
          <w:rFonts w:ascii="Calibri" w:hAnsi="Calibri"/>
          <w:b/>
          <w:bCs/>
        </w:rPr>
        <w:t>30</w:t>
      </w:r>
      <w:r w:rsidRPr="00A52F23">
        <w:rPr>
          <w:rFonts w:ascii="Calibri" w:hAnsi="Calibri"/>
        </w:rPr>
        <w:t>, 177–192.</w:t>
      </w:r>
    </w:p>
    <w:p w14:paraId="3C34BABC" w14:textId="77777777" w:rsidR="00A52F23" w:rsidRPr="00A52F23" w:rsidRDefault="00A52F23" w:rsidP="00A52F23">
      <w:pPr>
        <w:pStyle w:val="Bibliography"/>
        <w:rPr>
          <w:rFonts w:ascii="Calibri" w:hAnsi="Calibri"/>
        </w:rPr>
      </w:pPr>
      <w:r w:rsidRPr="00A52F23">
        <w:rPr>
          <w:rFonts w:ascii="Calibri" w:hAnsi="Calibri"/>
        </w:rPr>
        <w:t xml:space="preserve">Gower, S.T., McMurtrie, R.E. &amp; Murty, D. (1996) Aboveground net primary production decline with stand age: potential causes. </w:t>
      </w:r>
      <w:r w:rsidRPr="00A52F23">
        <w:rPr>
          <w:rFonts w:ascii="Calibri" w:hAnsi="Calibri"/>
          <w:i/>
          <w:iCs/>
        </w:rPr>
        <w:t>Trends in Ecology &amp; Evolution</w:t>
      </w:r>
      <w:r w:rsidRPr="00A52F23">
        <w:rPr>
          <w:rFonts w:ascii="Calibri" w:hAnsi="Calibri"/>
        </w:rPr>
        <w:t xml:space="preserve">, </w:t>
      </w:r>
      <w:r w:rsidRPr="00A52F23">
        <w:rPr>
          <w:rFonts w:ascii="Calibri" w:hAnsi="Calibri"/>
          <w:b/>
          <w:bCs/>
        </w:rPr>
        <w:t>11</w:t>
      </w:r>
      <w:r w:rsidRPr="00A52F23">
        <w:rPr>
          <w:rFonts w:ascii="Calibri" w:hAnsi="Calibri"/>
        </w:rPr>
        <w:t>, 378–382.</w:t>
      </w:r>
    </w:p>
    <w:p w14:paraId="4DEC8C26" w14:textId="77777777" w:rsidR="00A52F23" w:rsidRPr="00A52F23" w:rsidRDefault="00A52F23" w:rsidP="00A52F23">
      <w:pPr>
        <w:pStyle w:val="Bibliography"/>
        <w:rPr>
          <w:rFonts w:ascii="Calibri" w:hAnsi="Calibri"/>
        </w:rPr>
      </w:pPr>
      <w:r w:rsidRPr="00A52F23">
        <w:rPr>
          <w:rFonts w:ascii="Calibri" w:hAnsi="Calibri"/>
        </w:rPr>
        <w:t xml:space="preserve">Iwasa, Y. &amp; Cohen, D. (1989) Optimal growth schedule of a perennial plant.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33</w:t>
      </w:r>
      <w:r w:rsidRPr="00A52F23">
        <w:rPr>
          <w:rFonts w:ascii="Calibri" w:hAnsi="Calibri"/>
        </w:rPr>
        <w:t>, 480–505.</w:t>
      </w:r>
    </w:p>
    <w:p w14:paraId="06C95D15" w14:textId="77777777" w:rsidR="00A52F23" w:rsidRPr="00A52F23" w:rsidRDefault="00A52F23" w:rsidP="00A52F23">
      <w:pPr>
        <w:pStyle w:val="Bibliography"/>
        <w:rPr>
          <w:rFonts w:ascii="Calibri" w:hAnsi="Calibri"/>
        </w:rPr>
      </w:pPr>
      <w:r w:rsidRPr="00A52F23">
        <w:rPr>
          <w:rFonts w:ascii="Calibri" w:hAnsi="Calibri"/>
        </w:rPr>
        <w:t xml:space="preserve">Kashian, D.M., Turner, M.G. &amp; Romme, W.H. (2005) Variability in leaf area and stemwood increment along a 300-year lodgepole pine chronosequence. </w:t>
      </w:r>
      <w:r w:rsidRPr="00A52F23">
        <w:rPr>
          <w:rFonts w:ascii="Calibri" w:hAnsi="Calibri"/>
          <w:i/>
          <w:iCs/>
        </w:rPr>
        <w:t>Ecosystems</w:t>
      </w:r>
      <w:r w:rsidRPr="00A52F23">
        <w:rPr>
          <w:rFonts w:ascii="Calibri" w:hAnsi="Calibri"/>
        </w:rPr>
        <w:t xml:space="preserve">, </w:t>
      </w:r>
      <w:r w:rsidRPr="00A52F23">
        <w:rPr>
          <w:rFonts w:ascii="Calibri" w:hAnsi="Calibri"/>
          <w:b/>
          <w:bCs/>
        </w:rPr>
        <w:t>8</w:t>
      </w:r>
      <w:r w:rsidRPr="00A52F23">
        <w:rPr>
          <w:rFonts w:ascii="Calibri" w:hAnsi="Calibri"/>
        </w:rPr>
        <w:t>, 48–61.</w:t>
      </w:r>
    </w:p>
    <w:p w14:paraId="7604A8D8" w14:textId="77777777" w:rsidR="00A52F23" w:rsidRPr="00A52F23" w:rsidRDefault="00A52F23" w:rsidP="00A52F23">
      <w:pPr>
        <w:pStyle w:val="Bibliography"/>
        <w:rPr>
          <w:rFonts w:ascii="Calibri" w:hAnsi="Calibri"/>
        </w:rPr>
      </w:pPr>
      <w:r w:rsidRPr="00A52F23">
        <w:rPr>
          <w:rFonts w:ascii="Calibri" w:hAnsi="Calibri"/>
        </w:rPr>
        <w:t xml:space="preserve">King, D. &amp; Roughgarden, J. (1982) Graded allocation between vegetative and reproductive growth for annual plants in growing seasons of random length. </w:t>
      </w:r>
      <w:r w:rsidRPr="00A52F23">
        <w:rPr>
          <w:rFonts w:ascii="Calibri" w:hAnsi="Calibri"/>
          <w:i/>
          <w:iCs/>
        </w:rPr>
        <w:t>Theoretical Population Biology</w:t>
      </w:r>
      <w:r w:rsidRPr="00A52F23">
        <w:rPr>
          <w:rFonts w:ascii="Calibri" w:hAnsi="Calibri"/>
        </w:rPr>
        <w:t xml:space="preserve">, </w:t>
      </w:r>
      <w:r w:rsidRPr="00A52F23">
        <w:rPr>
          <w:rFonts w:ascii="Calibri" w:hAnsi="Calibri"/>
          <w:b/>
          <w:bCs/>
        </w:rPr>
        <w:t>22</w:t>
      </w:r>
      <w:r w:rsidRPr="00A52F23">
        <w:rPr>
          <w:rFonts w:ascii="Calibri" w:hAnsi="Calibri"/>
        </w:rPr>
        <w:t>, 1–16.</w:t>
      </w:r>
    </w:p>
    <w:p w14:paraId="2BCE6BD8" w14:textId="77777777" w:rsidR="00A52F23" w:rsidRPr="00A52F23" w:rsidRDefault="00A52F23" w:rsidP="00A52F23">
      <w:pPr>
        <w:pStyle w:val="Bibliography"/>
        <w:rPr>
          <w:rFonts w:ascii="Calibri" w:hAnsi="Calibri"/>
        </w:rPr>
      </w:pPr>
      <w:r w:rsidRPr="00A52F23">
        <w:rPr>
          <w:rFonts w:ascii="Calibri" w:hAnsi="Calibri"/>
        </w:rPr>
        <w:t xml:space="preserve">Kodela, P.G. &amp; Dodson, J.R. (1988) late Holocene vegetation and fire record from Ku-ring-gai Chase National Park, New South Wales. </w:t>
      </w:r>
      <w:r w:rsidRPr="00A52F23">
        <w:rPr>
          <w:rFonts w:ascii="Calibri" w:hAnsi="Calibri"/>
          <w:i/>
          <w:iCs/>
        </w:rPr>
        <w:t>Proceedings of the Linnean Society of New South Wales</w:t>
      </w:r>
      <w:r w:rsidRPr="00A52F23">
        <w:rPr>
          <w:rFonts w:ascii="Calibri" w:hAnsi="Calibri"/>
        </w:rPr>
        <w:t>.</w:t>
      </w:r>
    </w:p>
    <w:p w14:paraId="290BFD3C" w14:textId="77777777" w:rsidR="00A52F23" w:rsidRPr="00A52F23" w:rsidRDefault="00A52F23" w:rsidP="00A52F23">
      <w:pPr>
        <w:pStyle w:val="Bibliography"/>
        <w:rPr>
          <w:rFonts w:ascii="Calibri" w:hAnsi="Calibri"/>
        </w:rPr>
      </w:pPr>
      <w:r w:rsidRPr="00A52F23">
        <w:rPr>
          <w:rFonts w:ascii="Calibri" w:hAnsi="Calibri"/>
        </w:rPr>
        <w:t xml:space="preserve">Kohyama, T. (1982) Studies on the </w:t>
      </w:r>
      <w:r w:rsidRPr="00A52F23">
        <w:rPr>
          <w:rFonts w:ascii="Calibri" w:hAnsi="Calibri"/>
          <w:i/>
          <w:iCs/>
        </w:rPr>
        <w:t>Abies</w:t>
      </w:r>
      <w:r w:rsidRPr="00A52F23">
        <w:rPr>
          <w:rFonts w:ascii="Calibri" w:hAnsi="Calibri"/>
        </w:rPr>
        <w:t xml:space="preserve"> population of Mt. Shimagare II. Reproductive and life history traits. </w:t>
      </w:r>
      <w:r w:rsidRPr="00A52F23">
        <w:rPr>
          <w:rFonts w:ascii="Calibri" w:hAnsi="Calibri"/>
          <w:i/>
          <w:iCs/>
        </w:rPr>
        <w:t>The Botanical Magazine Tokyo</w:t>
      </w:r>
      <w:r w:rsidRPr="00A52F23">
        <w:rPr>
          <w:rFonts w:ascii="Calibri" w:hAnsi="Calibri"/>
        </w:rPr>
        <w:t xml:space="preserve">, </w:t>
      </w:r>
      <w:r w:rsidRPr="00A52F23">
        <w:rPr>
          <w:rFonts w:ascii="Calibri" w:hAnsi="Calibri"/>
          <w:b/>
          <w:bCs/>
        </w:rPr>
        <w:t>95</w:t>
      </w:r>
      <w:r w:rsidRPr="00A52F23">
        <w:rPr>
          <w:rFonts w:ascii="Calibri" w:hAnsi="Calibri"/>
        </w:rPr>
        <w:t>, 167–181.</w:t>
      </w:r>
    </w:p>
    <w:p w14:paraId="4BFEB060" w14:textId="77777777" w:rsidR="00A52F23" w:rsidRPr="00A52F23" w:rsidRDefault="00A52F23" w:rsidP="00A52F23">
      <w:pPr>
        <w:pStyle w:val="Bibliography"/>
        <w:rPr>
          <w:rFonts w:ascii="Calibri" w:hAnsi="Calibri"/>
        </w:rPr>
      </w:pPr>
      <w:r w:rsidRPr="00A52F23">
        <w:rPr>
          <w:rFonts w:ascii="Calibri" w:hAnsi="Calibri"/>
        </w:rPr>
        <w:t xml:space="preserve">Kozlowski, J. (1992) Optimal allocation of resources to growth and reproduction: Implications for age and size at maturity. </w:t>
      </w:r>
      <w:r w:rsidRPr="00A52F23">
        <w:rPr>
          <w:rFonts w:ascii="Calibri" w:hAnsi="Calibri"/>
          <w:i/>
          <w:iCs/>
        </w:rPr>
        <w:t>Trends in Ecology &amp; Evolution</w:t>
      </w:r>
      <w:r w:rsidRPr="00A52F23">
        <w:rPr>
          <w:rFonts w:ascii="Calibri" w:hAnsi="Calibri"/>
        </w:rPr>
        <w:t xml:space="preserve">, </w:t>
      </w:r>
      <w:r w:rsidRPr="00A52F23">
        <w:rPr>
          <w:rFonts w:ascii="Calibri" w:hAnsi="Calibri"/>
          <w:b/>
          <w:bCs/>
        </w:rPr>
        <w:t>7</w:t>
      </w:r>
      <w:r w:rsidRPr="00A52F23">
        <w:rPr>
          <w:rFonts w:ascii="Calibri" w:hAnsi="Calibri"/>
        </w:rPr>
        <w:t>, 15–19.</w:t>
      </w:r>
    </w:p>
    <w:p w14:paraId="04C13AF4" w14:textId="77777777" w:rsidR="00A52F23" w:rsidRPr="00A52F23" w:rsidRDefault="00A52F23" w:rsidP="00A52F23">
      <w:pPr>
        <w:pStyle w:val="Bibliography"/>
        <w:rPr>
          <w:rFonts w:ascii="Calibri" w:hAnsi="Calibri"/>
        </w:rPr>
      </w:pPr>
      <w:r w:rsidRPr="00A52F23">
        <w:rPr>
          <w:rFonts w:ascii="Calibri" w:hAnsi="Calibri"/>
        </w:rPr>
        <w:t xml:space="preserve">Lehtonen, A.A., Sievänen, R.A., Mäkelä, A.B. &amp; Mäkipää, R.C. (2004) Potential litterfall of Scots pine branches in southern Finland. </w:t>
      </w:r>
      <w:r w:rsidRPr="00A52F23">
        <w:rPr>
          <w:rFonts w:ascii="Calibri" w:hAnsi="Calibri"/>
          <w:i/>
          <w:iCs/>
        </w:rPr>
        <w:t>Ecological Modelling</w:t>
      </w:r>
      <w:r w:rsidRPr="00A52F23">
        <w:rPr>
          <w:rFonts w:ascii="Calibri" w:hAnsi="Calibri"/>
        </w:rPr>
        <w:t xml:space="preserve">, </w:t>
      </w:r>
      <w:r w:rsidRPr="00A52F23">
        <w:rPr>
          <w:rFonts w:ascii="Calibri" w:hAnsi="Calibri"/>
          <w:b/>
          <w:bCs/>
        </w:rPr>
        <w:t>180</w:t>
      </w:r>
      <w:r w:rsidRPr="00A52F23">
        <w:rPr>
          <w:rFonts w:ascii="Calibri" w:hAnsi="Calibri"/>
        </w:rPr>
        <w:t>, 305–315.</w:t>
      </w:r>
    </w:p>
    <w:p w14:paraId="03FF6196" w14:textId="77777777" w:rsidR="00A52F23" w:rsidRPr="00A52F23" w:rsidRDefault="00A52F23" w:rsidP="00A52F23">
      <w:pPr>
        <w:pStyle w:val="Bibliography"/>
        <w:rPr>
          <w:rFonts w:ascii="Calibri" w:hAnsi="Calibri"/>
        </w:rPr>
      </w:pPr>
      <w:r w:rsidRPr="00A52F23">
        <w:rPr>
          <w:rFonts w:ascii="Calibri" w:hAnsi="Calibri"/>
        </w:rPr>
        <w:t xml:space="preserve">Liu, W., Fox, J.E.D. &amp; Xu, Z. (2002) Biomass and nutrient accumulation in montane evergreen broad-leaved forest (Lithocarpus xylocarpus type) in Ailao Mountains, SW China. </w:t>
      </w:r>
      <w:r w:rsidRPr="00A52F23">
        <w:rPr>
          <w:rFonts w:ascii="Calibri" w:hAnsi="Calibri"/>
          <w:i/>
          <w:iCs/>
        </w:rPr>
        <w:t>Forest Ecology and Management</w:t>
      </w:r>
      <w:r w:rsidRPr="00A52F23">
        <w:rPr>
          <w:rFonts w:ascii="Calibri" w:hAnsi="Calibri"/>
        </w:rPr>
        <w:t xml:space="preserve">, </w:t>
      </w:r>
      <w:r w:rsidRPr="00A52F23">
        <w:rPr>
          <w:rFonts w:ascii="Calibri" w:hAnsi="Calibri"/>
          <w:b/>
          <w:bCs/>
        </w:rPr>
        <w:t>1</w:t>
      </w:r>
      <w:r w:rsidRPr="00A52F23">
        <w:rPr>
          <w:rFonts w:ascii="Calibri" w:hAnsi="Calibri"/>
        </w:rPr>
        <w:t>–</w:t>
      </w:r>
      <w:r w:rsidRPr="00A52F23">
        <w:rPr>
          <w:rFonts w:ascii="Calibri" w:hAnsi="Calibri"/>
          <w:b/>
          <w:bCs/>
        </w:rPr>
        <w:t>3</w:t>
      </w:r>
      <w:r w:rsidRPr="00A52F23">
        <w:rPr>
          <w:rFonts w:ascii="Calibri" w:hAnsi="Calibri"/>
        </w:rPr>
        <w:t>, 223–235.</w:t>
      </w:r>
    </w:p>
    <w:p w14:paraId="774F5AC8" w14:textId="77777777" w:rsidR="00A52F23" w:rsidRPr="00A52F23" w:rsidRDefault="00A52F23" w:rsidP="00A52F23">
      <w:pPr>
        <w:pStyle w:val="Bibliography"/>
        <w:rPr>
          <w:rFonts w:ascii="Calibri" w:hAnsi="Calibri"/>
        </w:rPr>
      </w:pPr>
      <w:r w:rsidRPr="00A52F23">
        <w:rPr>
          <w:rFonts w:ascii="Calibri" w:hAnsi="Calibri"/>
        </w:rPr>
        <w:t xml:space="preserve">Mäkelä, A. (1997) A carbon balance model of growth and self-pruning in trees based on structural relationships. </w:t>
      </w:r>
      <w:r w:rsidRPr="00A52F23">
        <w:rPr>
          <w:rFonts w:ascii="Calibri" w:hAnsi="Calibri"/>
          <w:i/>
          <w:iCs/>
        </w:rPr>
        <w:t>Forest Science</w:t>
      </w:r>
      <w:r w:rsidRPr="00A52F23">
        <w:rPr>
          <w:rFonts w:ascii="Calibri" w:hAnsi="Calibri"/>
        </w:rPr>
        <w:t xml:space="preserve">, </w:t>
      </w:r>
      <w:r w:rsidRPr="00A52F23">
        <w:rPr>
          <w:rFonts w:ascii="Calibri" w:hAnsi="Calibri"/>
          <w:b/>
          <w:bCs/>
        </w:rPr>
        <w:t>43</w:t>
      </w:r>
      <w:r w:rsidRPr="00A52F23">
        <w:rPr>
          <w:rFonts w:ascii="Calibri" w:hAnsi="Calibri"/>
        </w:rPr>
        <w:t>, 7–24.</w:t>
      </w:r>
    </w:p>
    <w:p w14:paraId="3A5A99B3" w14:textId="77777777" w:rsidR="00A52F23" w:rsidRPr="00A52F23" w:rsidRDefault="00A52F23" w:rsidP="00A52F23">
      <w:pPr>
        <w:pStyle w:val="Bibliography"/>
        <w:rPr>
          <w:rFonts w:ascii="Calibri" w:hAnsi="Calibri"/>
        </w:rPr>
      </w:pPr>
      <w:r w:rsidRPr="00A52F23">
        <w:rPr>
          <w:rFonts w:ascii="Calibri" w:hAnsi="Calibri"/>
        </w:rPr>
        <w:t xml:space="preserve">Miller, T.E.X., Tenhumberg, B. &amp; Louda, S.M. (2008) Herbivore‐Mediated Ecological Costs of Reproduction Shape the Life History of an Iteroparous Plant.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71</w:t>
      </w:r>
      <w:r w:rsidRPr="00A52F23">
        <w:rPr>
          <w:rFonts w:ascii="Calibri" w:hAnsi="Calibri"/>
        </w:rPr>
        <w:t>, 141–149.</w:t>
      </w:r>
    </w:p>
    <w:p w14:paraId="40C7495C" w14:textId="77777777" w:rsidR="00A52F23" w:rsidRPr="00A52F23" w:rsidRDefault="00A52F23" w:rsidP="00A52F23">
      <w:pPr>
        <w:pStyle w:val="Bibliography"/>
        <w:rPr>
          <w:rFonts w:ascii="Calibri" w:hAnsi="Calibri"/>
        </w:rPr>
      </w:pPr>
      <w:r w:rsidRPr="00A52F23">
        <w:rPr>
          <w:rFonts w:ascii="Calibri" w:hAnsi="Calibri"/>
        </w:rPr>
        <w:t xml:space="preserve">Nakashizuka, T., Takahashi, Y. &amp; Kawaguchi, H. (1997) Production-dependent reproductive allocation of a tall tree species </w:t>
      </w:r>
      <w:r w:rsidRPr="00A52F23">
        <w:rPr>
          <w:rFonts w:ascii="Calibri" w:hAnsi="Calibri"/>
          <w:i/>
          <w:iCs/>
        </w:rPr>
        <w:t>Quercus serrata</w:t>
      </w:r>
      <w:r w:rsidRPr="00A52F23">
        <w:rPr>
          <w:rFonts w:ascii="Calibri" w:hAnsi="Calibri"/>
        </w:rPr>
        <w:t xml:space="preserve">. </w:t>
      </w:r>
      <w:r w:rsidRPr="00A52F23">
        <w:rPr>
          <w:rFonts w:ascii="Calibri" w:hAnsi="Calibri"/>
          <w:i/>
          <w:iCs/>
        </w:rPr>
        <w:t>Journal of Plant Research</w:t>
      </w:r>
      <w:r w:rsidRPr="00A52F23">
        <w:rPr>
          <w:rFonts w:ascii="Calibri" w:hAnsi="Calibri"/>
        </w:rPr>
        <w:t xml:space="preserve">, </w:t>
      </w:r>
      <w:r w:rsidRPr="00A52F23">
        <w:rPr>
          <w:rFonts w:ascii="Calibri" w:hAnsi="Calibri"/>
          <w:b/>
          <w:bCs/>
        </w:rPr>
        <w:t>110</w:t>
      </w:r>
      <w:r w:rsidRPr="00A52F23">
        <w:rPr>
          <w:rFonts w:ascii="Calibri" w:hAnsi="Calibri"/>
        </w:rPr>
        <w:t>, 7–13.</w:t>
      </w:r>
    </w:p>
    <w:p w14:paraId="38562663" w14:textId="77777777" w:rsidR="00A52F23" w:rsidRPr="00A52F23" w:rsidRDefault="00A52F23" w:rsidP="00A52F23">
      <w:pPr>
        <w:pStyle w:val="Bibliography"/>
        <w:rPr>
          <w:rFonts w:ascii="Calibri" w:hAnsi="Calibri"/>
        </w:rPr>
      </w:pPr>
      <w:r w:rsidRPr="00A52F23">
        <w:rPr>
          <w:rFonts w:ascii="Calibri" w:hAnsi="Calibri"/>
        </w:rPr>
        <w:t xml:space="preserve">Niinemets, U. (2002) Stomatal conductance alone does not explain the decline in foliar photosynthetic rates with increasing tree age and size in </w:t>
      </w:r>
      <w:r w:rsidRPr="00A52F23">
        <w:rPr>
          <w:rFonts w:ascii="Calibri" w:hAnsi="Calibri"/>
          <w:i/>
          <w:iCs/>
        </w:rPr>
        <w:t>Picea abies</w:t>
      </w:r>
      <w:r w:rsidRPr="00A52F23">
        <w:rPr>
          <w:rFonts w:ascii="Calibri" w:hAnsi="Calibri"/>
        </w:rPr>
        <w:t xml:space="preserve"> and </w:t>
      </w:r>
      <w:r w:rsidRPr="00A52F23">
        <w:rPr>
          <w:rFonts w:ascii="Calibri" w:hAnsi="Calibri"/>
          <w:i/>
          <w:iCs/>
        </w:rPr>
        <w:t>Pinus sylvestris</w:t>
      </w:r>
      <w:r w:rsidRPr="00A52F23">
        <w:rPr>
          <w:rFonts w:ascii="Calibri" w:hAnsi="Calibri"/>
        </w:rPr>
        <w:t xml:space="preserve">. </w:t>
      </w:r>
      <w:r w:rsidRPr="00A52F23">
        <w:rPr>
          <w:rFonts w:ascii="Calibri" w:hAnsi="Calibri"/>
          <w:i/>
          <w:iCs/>
        </w:rPr>
        <w:t>Tree Physiology</w:t>
      </w:r>
      <w:r w:rsidRPr="00A52F23">
        <w:rPr>
          <w:rFonts w:ascii="Calibri" w:hAnsi="Calibri"/>
        </w:rPr>
        <w:t xml:space="preserve">, </w:t>
      </w:r>
      <w:r w:rsidRPr="00A52F23">
        <w:rPr>
          <w:rFonts w:ascii="Calibri" w:hAnsi="Calibri"/>
          <w:b/>
          <w:bCs/>
        </w:rPr>
        <w:t>22</w:t>
      </w:r>
      <w:r w:rsidRPr="00A52F23">
        <w:rPr>
          <w:rFonts w:ascii="Calibri" w:hAnsi="Calibri"/>
        </w:rPr>
        <w:t>, 515–535.</w:t>
      </w:r>
    </w:p>
    <w:p w14:paraId="5C0B873E" w14:textId="77777777" w:rsidR="00A52F23" w:rsidRPr="00A52F23" w:rsidRDefault="00A52F23" w:rsidP="00A52F23">
      <w:pPr>
        <w:pStyle w:val="Bibliography"/>
        <w:rPr>
          <w:rFonts w:ascii="Calibri" w:hAnsi="Calibri"/>
        </w:rPr>
      </w:pPr>
      <w:r w:rsidRPr="00A52F23">
        <w:rPr>
          <w:rFonts w:ascii="Calibri" w:hAnsi="Calibri"/>
        </w:rPr>
        <w:t xml:space="preserve">Nock, C.A., Caspersen, J.P. &amp; Thomas, S.C. (2008) Large ontogenetic declines in intra-crown leaf area index in two temperate deciduous tree species. </w:t>
      </w:r>
      <w:r w:rsidRPr="00A52F23">
        <w:rPr>
          <w:rFonts w:ascii="Calibri" w:hAnsi="Calibri"/>
          <w:i/>
          <w:iCs/>
        </w:rPr>
        <w:t>Ecology</w:t>
      </w:r>
      <w:r w:rsidRPr="00A52F23">
        <w:rPr>
          <w:rFonts w:ascii="Calibri" w:hAnsi="Calibri"/>
        </w:rPr>
        <w:t xml:space="preserve">, </w:t>
      </w:r>
      <w:r w:rsidRPr="00A52F23">
        <w:rPr>
          <w:rFonts w:ascii="Calibri" w:hAnsi="Calibri"/>
          <w:b/>
          <w:bCs/>
        </w:rPr>
        <w:t>89</w:t>
      </w:r>
      <w:r w:rsidRPr="00A52F23">
        <w:rPr>
          <w:rFonts w:ascii="Calibri" w:hAnsi="Calibri"/>
        </w:rPr>
        <w:t>, 744–753.</w:t>
      </w:r>
    </w:p>
    <w:p w14:paraId="41504937" w14:textId="77777777" w:rsidR="00A52F23" w:rsidRPr="00A52F23" w:rsidRDefault="00A52F23" w:rsidP="00A52F23">
      <w:pPr>
        <w:pStyle w:val="Bibliography"/>
        <w:rPr>
          <w:rFonts w:ascii="Calibri" w:hAnsi="Calibri"/>
        </w:rPr>
      </w:pPr>
      <w:r w:rsidRPr="00A52F23">
        <w:rPr>
          <w:rFonts w:ascii="Calibri" w:hAnsi="Calibri"/>
        </w:rPr>
        <w:t xml:space="preserve">NSW Office of the Environment. (2006) </w:t>
      </w:r>
      <w:r w:rsidRPr="00A52F23">
        <w:rPr>
          <w:rFonts w:ascii="Calibri" w:hAnsi="Calibri"/>
          <w:i/>
          <w:iCs/>
        </w:rPr>
        <w:t>Ku-Ring-Gai Chase National Park Fire Management Strategy</w:t>
      </w:r>
      <w:r w:rsidRPr="00A52F23">
        <w:rPr>
          <w:rFonts w:ascii="Calibri" w:hAnsi="Calibri"/>
        </w:rPr>
        <w:t>.</w:t>
      </w:r>
    </w:p>
    <w:p w14:paraId="401587D7" w14:textId="77777777" w:rsidR="00A52F23" w:rsidRPr="00A52F23" w:rsidRDefault="00A52F23" w:rsidP="00A52F23">
      <w:pPr>
        <w:pStyle w:val="Bibliography"/>
        <w:rPr>
          <w:rFonts w:ascii="Calibri" w:hAnsi="Calibri"/>
        </w:rPr>
      </w:pPr>
      <w:r w:rsidRPr="00A52F23">
        <w:rPr>
          <w:rFonts w:ascii="Calibri" w:hAnsi="Calibri"/>
        </w:rPr>
        <w:t xml:space="preserve">Obeso, J.R. (2002) The costs of reproduction in plants. </w:t>
      </w:r>
      <w:r w:rsidRPr="00A52F23">
        <w:rPr>
          <w:rFonts w:ascii="Calibri" w:hAnsi="Calibri"/>
          <w:i/>
          <w:iCs/>
        </w:rPr>
        <w:t>New Phytologist</w:t>
      </w:r>
      <w:r w:rsidRPr="00A52F23">
        <w:rPr>
          <w:rFonts w:ascii="Calibri" w:hAnsi="Calibri"/>
        </w:rPr>
        <w:t xml:space="preserve">, </w:t>
      </w:r>
      <w:r w:rsidRPr="00A52F23">
        <w:rPr>
          <w:rFonts w:ascii="Calibri" w:hAnsi="Calibri"/>
          <w:b/>
          <w:bCs/>
        </w:rPr>
        <w:t>155</w:t>
      </w:r>
      <w:r w:rsidRPr="00A52F23">
        <w:rPr>
          <w:rFonts w:ascii="Calibri" w:hAnsi="Calibri"/>
        </w:rPr>
        <w:t>, 321–348.</w:t>
      </w:r>
    </w:p>
    <w:p w14:paraId="15091A2D" w14:textId="77777777" w:rsidR="00A52F23" w:rsidRPr="00A52F23" w:rsidRDefault="00A52F23" w:rsidP="00A52F23">
      <w:pPr>
        <w:pStyle w:val="Bibliography"/>
        <w:rPr>
          <w:rFonts w:ascii="Calibri" w:hAnsi="Calibri"/>
        </w:rPr>
      </w:pPr>
      <w:r w:rsidRPr="00A52F23">
        <w:rPr>
          <w:rFonts w:ascii="Calibri" w:hAnsi="Calibri"/>
        </w:rPr>
        <w:lastRenderedPageBreak/>
        <w:t xml:space="preserve">Primack, R.B. (1987) Relationships Among Flowers, Fruits, and Seeds. </w:t>
      </w:r>
      <w:r w:rsidRPr="00A52F23">
        <w:rPr>
          <w:rFonts w:ascii="Calibri" w:hAnsi="Calibri"/>
          <w:i/>
          <w:iCs/>
        </w:rPr>
        <w:t>Annual Review of Ecology and Systematics</w:t>
      </w:r>
      <w:r w:rsidRPr="00A52F23">
        <w:rPr>
          <w:rFonts w:ascii="Calibri" w:hAnsi="Calibri"/>
        </w:rPr>
        <w:t xml:space="preserve">, </w:t>
      </w:r>
      <w:r w:rsidRPr="00A52F23">
        <w:rPr>
          <w:rFonts w:ascii="Calibri" w:hAnsi="Calibri"/>
          <w:b/>
          <w:bCs/>
        </w:rPr>
        <w:t>18</w:t>
      </w:r>
      <w:r w:rsidRPr="00A52F23">
        <w:rPr>
          <w:rFonts w:ascii="Calibri" w:hAnsi="Calibri"/>
        </w:rPr>
        <w:t>, 409–430.</w:t>
      </w:r>
    </w:p>
    <w:p w14:paraId="193DE660" w14:textId="77777777" w:rsidR="00A52F23" w:rsidRPr="00A52F23" w:rsidRDefault="00A52F23" w:rsidP="00A52F23">
      <w:pPr>
        <w:pStyle w:val="Bibliography"/>
        <w:rPr>
          <w:rFonts w:ascii="Calibri" w:hAnsi="Calibri"/>
        </w:rPr>
      </w:pPr>
      <w:r w:rsidRPr="00A52F23">
        <w:rPr>
          <w:rFonts w:ascii="Calibri" w:hAnsi="Calibri"/>
        </w:rPr>
        <w:t xml:space="preserve">Pugliese, A. &amp; Kozlowski, J. (1990) Optimal patterns of growth and reproduction for perennial plants with persisting or not persisting vegetative parts. </w:t>
      </w:r>
      <w:r w:rsidRPr="00A52F23">
        <w:rPr>
          <w:rFonts w:ascii="Calibri" w:hAnsi="Calibri"/>
          <w:i/>
          <w:iCs/>
        </w:rPr>
        <w:t>Evolutionary Ecology</w:t>
      </w:r>
      <w:r w:rsidRPr="00A52F23">
        <w:rPr>
          <w:rFonts w:ascii="Calibri" w:hAnsi="Calibri"/>
        </w:rPr>
        <w:t xml:space="preserve">, </w:t>
      </w:r>
      <w:r w:rsidRPr="00A52F23">
        <w:rPr>
          <w:rFonts w:ascii="Calibri" w:hAnsi="Calibri"/>
          <w:b/>
          <w:bCs/>
        </w:rPr>
        <w:t>4</w:t>
      </w:r>
      <w:r w:rsidRPr="00A52F23">
        <w:rPr>
          <w:rFonts w:ascii="Calibri" w:hAnsi="Calibri"/>
        </w:rPr>
        <w:t>, 75–89.</w:t>
      </w:r>
    </w:p>
    <w:p w14:paraId="76BBA2ED" w14:textId="77777777" w:rsidR="00A52F23" w:rsidRPr="00A52F23" w:rsidRDefault="00A52F23" w:rsidP="00A52F23">
      <w:pPr>
        <w:pStyle w:val="Bibliography"/>
        <w:rPr>
          <w:rFonts w:ascii="Calibri" w:hAnsi="Calibri"/>
        </w:rPr>
      </w:pPr>
      <w:r w:rsidRPr="00A52F23">
        <w:rPr>
          <w:rFonts w:ascii="Calibri" w:hAnsi="Calibri"/>
        </w:rPr>
        <w:t xml:space="preserve">Quinn, E.M. &amp; Thomas, S.C. (2015) Age-related Crown Thinning in Tropical Forest Trees. </w:t>
      </w:r>
      <w:r w:rsidRPr="00A52F23">
        <w:rPr>
          <w:rFonts w:ascii="Calibri" w:hAnsi="Calibri"/>
          <w:i/>
          <w:iCs/>
        </w:rPr>
        <w:t>Biotropica</w:t>
      </w:r>
      <w:r w:rsidRPr="00A52F23">
        <w:rPr>
          <w:rFonts w:ascii="Calibri" w:hAnsi="Calibri"/>
        </w:rPr>
        <w:t xml:space="preserve">, </w:t>
      </w:r>
      <w:r w:rsidRPr="00A52F23">
        <w:rPr>
          <w:rFonts w:ascii="Calibri" w:hAnsi="Calibri"/>
          <w:b/>
          <w:bCs/>
        </w:rPr>
        <w:t>47</w:t>
      </w:r>
      <w:r w:rsidRPr="00A52F23">
        <w:rPr>
          <w:rFonts w:ascii="Calibri" w:hAnsi="Calibri"/>
        </w:rPr>
        <w:t>, 320–329.</w:t>
      </w:r>
    </w:p>
    <w:p w14:paraId="176644D4" w14:textId="77777777" w:rsidR="00A52F23" w:rsidRPr="00A52F23" w:rsidRDefault="00A52F23" w:rsidP="00A52F23">
      <w:pPr>
        <w:pStyle w:val="Bibliography"/>
        <w:rPr>
          <w:rFonts w:ascii="Calibri" w:hAnsi="Calibri"/>
        </w:rPr>
      </w:pPr>
      <w:r w:rsidRPr="00A52F23">
        <w:rPr>
          <w:rFonts w:ascii="Calibri" w:hAnsi="Calibri"/>
        </w:rPr>
        <w:t xml:space="preserve">Ryan, M.G., Binkley, D. &amp; Fownes, J. (1997) Age-related decline in forest productivity: Pattern and process. </w:t>
      </w:r>
      <w:r w:rsidRPr="00A52F23">
        <w:rPr>
          <w:rFonts w:ascii="Calibri" w:hAnsi="Calibri"/>
          <w:i/>
          <w:iCs/>
        </w:rPr>
        <w:t>Advances in Ecological Research</w:t>
      </w:r>
      <w:r w:rsidRPr="00A52F23">
        <w:rPr>
          <w:rFonts w:ascii="Calibri" w:hAnsi="Calibri"/>
        </w:rPr>
        <w:t xml:space="preserve">, </w:t>
      </w:r>
      <w:r w:rsidRPr="00A52F23">
        <w:rPr>
          <w:rFonts w:ascii="Calibri" w:hAnsi="Calibri"/>
          <w:b/>
          <w:bCs/>
        </w:rPr>
        <w:t>27</w:t>
      </w:r>
      <w:r w:rsidRPr="00A52F23">
        <w:rPr>
          <w:rFonts w:ascii="Calibri" w:hAnsi="Calibri"/>
        </w:rPr>
        <w:t>, 213–262.</w:t>
      </w:r>
    </w:p>
    <w:p w14:paraId="496B2DB1" w14:textId="77777777" w:rsidR="00A52F23" w:rsidRPr="00A52F23" w:rsidRDefault="00A52F23" w:rsidP="00A52F23">
      <w:pPr>
        <w:pStyle w:val="Bibliography"/>
        <w:rPr>
          <w:rFonts w:ascii="Calibri" w:hAnsi="Calibri"/>
        </w:rPr>
      </w:pPr>
      <w:r w:rsidRPr="00A52F23">
        <w:rPr>
          <w:rFonts w:ascii="Calibri" w:hAnsi="Calibri"/>
        </w:rPr>
        <w:t xml:space="preserve">Sheil, D., Eastaugh, C.S., Vlam, M., Zuidema, P.A., Groenendijk, P., van der Sleen, P., Jay, A. &amp; Vanclay, J. (2017) Does biomass growth increase in the largest trees? Flaws, fallacies and alternative analyses. </w:t>
      </w:r>
      <w:r w:rsidRPr="00A52F23">
        <w:rPr>
          <w:rFonts w:ascii="Calibri" w:hAnsi="Calibri"/>
          <w:i/>
          <w:iCs/>
        </w:rPr>
        <w:t>Functional Ecology</w:t>
      </w:r>
      <w:r w:rsidRPr="00A52F23">
        <w:rPr>
          <w:rFonts w:ascii="Calibri" w:hAnsi="Calibri"/>
        </w:rPr>
        <w:t xml:space="preserve">, </w:t>
      </w:r>
      <w:r w:rsidRPr="00A52F23">
        <w:rPr>
          <w:rFonts w:ascii="Calibri" w:hAnsi="Calibri"/>
          <w:b/>
          <w:bCs/>
        </w:rPr>
        <w:t>31</w:t>
      </w:r>
      <w:r w:rsidRPr="00A52F23">
        <w:rPr>
          <w:rFonts w:ascii="Calibri" w:hAnsi="Calibri"/>
        </w:rPr>
        <w:t>, 568–581.</w:t>
      </w:r>
    </w:p>
    <w:p w14:paraId="2FC4AD61" w14:textId="77777777" w:rsidR="00A52F23" w:rsidRPr="00A52F23" w:rsidRDefault="00A52F23" w:rsidP="00A52F23">
      <w:pPr>
        <w:pStyle w:val="Bibliography"/>
        <w:rPr>
          <w:rFonts w:ascii="Calibri" w:hAnsi="Calibri"/>
        </w:rPr>
      </w:pPr>
      <w:r w:rsidRPr="00A52F23">
        <w:rPr>
          <w:rFonts w:ascii="Calibri" w:hAnsi="Calibri"/>
        </w:rPr>
        <w:t xml:space="preserve">Tang, J., Luyssaert, S., Richardson, A.D., Kutsch, W. &amp; Janssens, I.A. (2014) Steeper declines in forest photosynthesis than respiration explain age-driven decreases in forest growth. </w:t>
      </w:r>
      <w:r w:rsidRPr="00A52F23">
        <w:rPr>
          <w:rFonts w:ascii="Calibri" w:hAnsi="Calibri"/>
          <w:i/>
          <w:iCs/>
        </w:rPr>
        <w:t>Proceedings of the National Academy of Sciences</w:t>
      </w:r>
      <w:r w:rsidRPr="00A52F23">
        <w:rPr>
          <w:rFonts w:ascii="Calibri" w:hAnsi="Calibri"/>
        </w:rPr>
        <w:t xml:space="preserve">, </w:t>
      </w:r>
      <w:r w:rsidRPr="00A52F23">
        <w:rPr>
          <w:rFonts w:ascii="Calibri" w:hAnsi="Calibri"/>
          <w:b/>
          <w:bCs/>
        </w:rPr>
        <w:t>111</w:t>
      </w:r>
      <w:r w:rsidRPr="00A52F23">
        <w:rPr>
          <w:rFonts w:ascii="Calibri" w:hAnsi="Calibri"/>
        </w:rPr>
        <w:t>, 8856–8860.</w:t>
      </w:r>
    </w:p>
    <w:p w14:paraId="273C200E" w14:textId="77777777" w:rsidR="00A52F23" w:rsidRPr="00A52F23" w:rsidRDefault="00A52F23" w:rsidP="00A52F23">
      <w:pPr>
        <w:pStyle w:val="Bibliography"/>
        <w:rPr>
          <w:rFonts w:ascii="Calibri" w:hAnsi="Calibri"/>
        </w:rPr>
      </w:pPr>
      <w:r w:rsidRPr="00A52F23">
        <w:rPr>
          <w:rFonts w:ascii="Calibri" w:hAnsi="Calibri"/>
        </w:rPr>
        <w:t xml:space="preserve">Thomas, S.C. (2010) Photosynthetic capacity peaks at intermediate size in temperate deciduous trees. </w:t>
      </w:r>
      <w:r w:rsidRPr="00A52F23">
        <w:rPr>
          <w:rFonts w:ascii="Calibri" w:hAnsi="Calibri"/>
          <w:i/>
          <w:iCs/>
        </w:rPr>
        <w:t>Tree Physiology</w:t>
      </w:r>
      <w:r w:rsidRPr="00A52F23">
        <w:rPr>
          <w:rFonts w:ascii="Calibri" w:hAnsi="Calibri"/>
        </w:rPr>
        <w:t xml:space="preserve">, </w:t>
      </w:r>
      <w:r w:rsidRPr="00A52F23">
        <w:rPr>
          <w:rFonts w:ascii="Calibri" w:hAnsi="Calibri"/>
          <w:b/>
          <w:bCs/>
        </w:rPr>
        <w:t>30</w:t>
      </w:r>
      <w:r w:rsidRPr="00A52F23">
        <w:rPr>
          <w:rFonts w:ascii="Calibri" w:hAnsi="Calibri"/>
        </w:rPr>
        <w:t>, 555–573.</w:t>
      </w:r>
    </w:p>
    <w:p w14:paraId="48A68D4E" w14:textId="77777777" w:rsidR="00A52F23" w:rsidRPr="00A52F23" w:rsidRDefault="00A52F23" w:rsidP="00A52F23">
      <w:pPr>
        <w:pStyle w:val="Bibliography"/>
        <w:rPr>
          <w:rFonts w:ascii="Calibri" w:hAnsi="Calibri"/>
        </w:rPr>
      </w:pPr>
      <w:r w:rsidRPr="00A52F23">
        <w:rPr>
          <w:rFonts w:ascii="Calibri" w:hAnsi="Calibri"/>
        </w:rPr>
        <w:t xml:space="preserve">Thomas, S.C. (2011) Age-related changes in tree growth and functional biology: the role of reproduction. </w:t>
      </w:r>
      <w:r w:rsidRPr="00A52F23">
        <w:rPr>
          <w:rFonts w:ascii="Calibri" w:hAnsi="Calibri"/>
          <w:i/>
          <w:iCs/>
        </w:rPr>
        <w:t>Size- and Age-Related Changes in Tree Structure and Function</w:t>
      </w:r>
      <w:r w:rsidRPr="00A52F23">
        <w:rPr>
          <w:rFonts w:ascii="Calibri" w:hAnsi="Calibri"/>
        </w:rPr>
        <w:t xml:space="preserve"> (eds F.C. Meinzer, B. Lachenbruch &amp; T.E. Dawson), pp. 33–64. Springer Netherlands, Dordrecht.</w:t>
      </w:r>
    </w:p>
    <w:p w14:paraId="3887C978" w14:textId="77777777" w:rsidR="00A52F23" w:rsidRPr="00A52F23" w:rsidRDefault="00A52F23" w:rsidP="00A52F23">
      <w:pPr>
        <w:pStyle w:val="Bibliography"/>
        <w:rPr>
          <w:rFonts w:ascii="Calibri" w:hAnsi="Calibri"/>
        </w:rPr>
      </w:pPr>
      <w:r w:rsidRPr="00A52F23">
        <w:rPr>
          <w:rFonts w:ascii="Calibri" w:hAnsi="Calibri"/>
        </w:rPr>
        <w:t xml:space="preserve">Thompson, K. &amp; Stewart, A.J.A. (1981) The measurement and meaning of reproductive effort in plants.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17</w:t>
      </w:r>
      <w:r w:rsidRPr="00A52F23">
        <w:rPr>
          <w:rFonts w:ascii="Calibri" w:hAnsi="Calibri"/>
        </w:rPr>
        <w:t>, 205–211.</w:t>
      </w:r>
    </w:p>
    <w:p w14:paraId="4C48DC28" w14:textId="77777777" w:rsidR="00A52F23" w:rsidRPr="00A52F23" w:rsidRDefault="00A52F23" w:rsidP="00A52F23">
      <w:pPr>
        <w:pStyle w:val="Bibliography"/>
        <w:rPr>
          <w:rFonts w:ascii="Calibri" w:hAnsi="Calibri"/>
        </w:rPr>
      </w:pPr>
      <w:r w:rsidRPr="00A52F23">
        <w:rPr>
          <w:rFonts w:ascii="Calibri" w:hAnsi="Calibri"/>
        </w:rPr>
        <w:t xml:space="preserve">Thornley, J.H.M. (1972) A model to describe the partitioning of photosynthate during vegetative plant growth. </w:t>
      </w:r>
      <w:r w:rsidRPr="00A52F23">
        <w:rPr>
          <w:rFonts w:ascii="Calibri" w:hAnsi="Calibri"/>
          <w:i/>
          <w:iCs/>
        </w:rPr>
        <w:t>Annals of Botany</w:t>
      </w:r>
      <w:r w:rsidRPr="00A52F23">
        <w:rPr>
          <w:rFonts w:ascii="Calibri" w:hAnsi="Calibri"/>
        </w:rPr>
        <w:t xml:space="preserve">, </w:t>
      </w:r>
      <w:r w:rsidRPr="00A52F23">
        <w:rPr>
          <w:rFonts w:ascii="Calibri" w:hAnsi="Calibri"/>
          <w:b/>
          <w:bCs/>
        </w:rPr>
        <w:t>36</w:t>
      </w:r>
      <w:r w:rsidRPr="00A52F23">
        <w:rPr>
          <w:rFonts w:ascii="Calibri" w:hAnsi="Calibri"/>
        </w:rPr>
        <w:t>, 419–430.</w:t>
      </w:r>
    </w:p>
    <w:p w14:paraId="2232C306" w14:textId="77777777" w:rsidR="00A52F23" w:rsidRPr="00A52F23" w:rsidRDefault="00A52F23" w:rsidP="00A52F23">
      <w:pPr>
        <w:pStyle w:val="Bibliography"/>
        <w:rPr>
          <w:rFonts w:ascii="Calibri" w:hAnsi="Calibri"/>
        </w:rPr>
      </w:pPr>
      <w:r w:rsidRPr="00A52F23">
        <w:rPr>
          <w:rFonts w:ascii="Calibri" w:hAnsi="Calibri"/>
        </w:rPr>
        <w:t xml:space="preserve">Weiner, J., Campbell, L.G., Pino, J. &amp; Echarte, L. (2009) The allometry of reproduction within plant populations. </w:t>
      </w:r>
      <w:r w:rsidRPr="00A52F23">
        <w:rPr>
          <w:rFonts w:ascii="Calibri" w:hAnsi="Calibri"/>
          <w:i/>
          <w:iCs/>
        </w:rPr>
        <w:t>Journal of Ecology</w:t>
      </w:r>
      <w:r w:rsidRPr="00A52F23">
        <w:rPr>
          <w:rFonts w:ascii="Calibri" w:hAnsi="Calibri"/>
        </w:rPr>
        <w:t xml:space="preserve">, </w:t>
      </w:r>
      <w:r w:rsidRPr="00A52F23">
        <w:rPr>
          <w:rFonts w:ascii="Calibri" w:hAnsi="Calibri"/>
          <w:b/>
          <w:bCs/>
        </w:rPr>
        <w:t>97</w:t>
      </w:r>
      <w:r w:rsidRPr="00A52F23">
        <w:rPr>
          <w:rFonts w:ascii="Calibri" w:hAnsi="Calibri"/>
        </w:rPr>
        <w:t>, 1220–1233.</w:t>
      </w:r>
    </w:p>
    <w:p w14:paraId="10708484" w14:textId="77777777" w:rsidR="00A52F23" w:rsidRPr="00A52F23" w:rsidRDefault="00A52F23" w:rsidP="00A52F23">
      <w:pPr>
        <w:pStyle w:val="Bibliography"/>
        <w:rPr>
          <w:rFonts w:ascii="Calibri" w:hAnsi="Calibri"/>
        </w:rPr>
      </w:pPr>
      <w:r w:rsidRPr="00A52F23">
        <w:rPr>
          <w:rFonts w:ascii="Calibri" w:hAnsi="Calibri"/>
        </w:rPr>
        <w:t xml:space="preserve">Wenk, E.H., Abramowicz, K., Westoby, M. &amp; Falster, D.S. (2017) Coordinated shifts in allocation among reproductive tissues across 14 coexisting plant species. </w:t>
      </w:r>
      <w:r w:rsidRPr="00A52F23">
        <w:rPr>
          <w:rFonts w:ascii="Calibri" w:hAnsi="Calibri"/>
          <w:i/>
          <w:iCs/>
        </w:rPr>
        <w:t>http://biorxiv.org/content/early/2017/05/24/141473</w:t>
      </w:r>
      <w:r w:rsidRPr="00A52F23">
        <w:rPr>
          <w:rFonts w:ascii="Calibri" w:hAnsi="Calibri"/>
        </w:rPr>
        <w:t>.</w:t>
      </w:r>
    </w:p>
    <w:p w14:paraId="47986C6E" w14:textId="77777777" w:rsidR="00A52F23" w:rsidRPr="00A52F23" w:rsidRDefault="00A52F23" w:rsidP="00A52F23">
      <w:pPr>
        <w:pStyle w:val="Bibliography"/>
        <w:rPr>
          <w:rFonts w:ascii="Calibri" w:hAnsi="Calibri"/>
        </w:rPr>
      </w:pPr>
      <w:r w:rsidRPr="00A52F23">
        <w:rPr>
          <w:rFonts w:ascii="Calibri" w:hAnsi="Calibri"/>
        </w:rPr>
        <w:t xml:space="preserve">Wenk, E.H. &amp; Falster, D.S. (2015) Quantifying and understanding reproductive allocation schedules in plants. </w:t>
      </w:r>
      <w:r w:rsidRPr="00A52F23">
        <w:rPr>
          <w:rFonts w:ascii="Calibri" w:hAnsi="Calibri"/>
          <w:i/>
          <w:iCs/>
        </w:rPr>
        <w:t>Ecology and Evolution</w:t>
      </w:r>
      <w:r w:rsidRPr="00A52F23">
        <w:rPr>
          <w:rFonts w:ascii="Calibri" w:hAnsi="Calibri"/>
        </w:rPr>
        <w:t xml:space="preserve">, </w:t>
      </w:r>
      <w:r w:rsidRPr="00A52F23">
        <w:rPr>
          <w:rFonts w:ascii="Calibri" w:hAnsi="Calibri"/>
          <w:b/>
          <w:bCs/>
        </w:rPr>
        <w:t>5</w:t>
      </w:r>
      <w:r w:rsidRPr="00A52F23">
        <w:rPr>
          <w:rFonts w:ascii="Calibri" w:hAnsi="Calibri"/>
        </w:rPr>
        <w:t>, 5521–5538.</w:t>
      </w:r>
    </w:p>
    <w:p w14:paraId="3D84A5CE" w14:textId="77777777" w:rsidR="00A52F23" w:rsidRPr="00A52F23" w:rsidRDefault="00A52F23" w:rsidP="00A52F23">
      <w:pPr>
        <w:pStyle w:val="Bibliography"/>
        <w:rPr>
          <w:rFonts w:ascii="Calibri" w:hAnsi="Calibri"/>
        </w:rPr>
      </w:pPr>
      <w:r w:rsidRPr="00A52F23">
        <w:rPr>
          <w:rFonts w:ascii="Calibri" w:hAnsi="Calibri"/>
        </w:rPr>
        <w:t xml:space="preserve">de Wit, C.T. (1978) </w:t>
      </w:r>
      <w:r w:rsidRPr="00A52F23">
        <w:rPr>
          <w:rFonts w:ascii="Calibri" w:hAnsi="Calibri"/>
          <w:i/>
          <w:iCs/>
        </w:rPr>
        <w:t>Simulation of Assimilation, Respiration and Transpiration of Crops</w:t>
      </w:r>
      <w:r w:rsidRPr="00A52F23">
        <w:rPr>
          <w:rFonts w:ascii="Calibri" w:hAnsi="Calibri"/>
        </w:rPr>
        <w:t>. Centre for Agricultural Publishing and Documentation.</w:t>
      </w:r>
    </w:p>
    <w:p w14:paraId="24D9B49E" w14:textId="77777777" w:rsidR="00A52F23" w:rsidRPr="00A52F23" w:rsidRDefault="00A52F23" w:rsidP="00A52F23">
      <w:pPr>
        <w:pStyle w:val="Bibliography"/>
        <w:rPr>
          <w:rFonts w:ascii="Calibri" w:hAnsi="Calibri"/>
        </w:rPr>
      </w:pPr>
      <w:r w:rsidRPr="00A52F23">
        <w:rPr>
          <w:rFonts w:ascii="Calibri" w:hAnsi="Calibri"/>
        </w:rPr>
        <w:t xml:space="preserve">Wright, S.J., Jaramillo, M.A., Pavon, J., Condit, R., Hubbell, S.P. &amp; Foster, R.B. (2005) Reproductive size thresholds in tropical trees: variation among individuals, species and forests. </w:t>
      </w:r>
      <w:r w:rsidRPr="00A52F23">
        <w:rPr>
          <w:rFonts w:ascii="Calibri" w:hAnsi="Calibri"/>
          <w:i/>
          <w:iCs/>
        </w:rPr>
        <w:t>Journal of Tropical Ecology</w:t>
      </w:r>
      <w:r w:rsidRPr="00A52F23">
        <w:rPr>
          <w:rFonts w:ascii="Calibri" w:hAnsi="Calibri"/>
        </w:rPr>
        <w:t xml:space="preserve">, </w:t>
      </w:r>
      <w:r w:rsidRPr="00A52F23">
        <w:rPr>
          <w:rFonts w:ascii="Calibri" w:hAnsi="Calibri"/>
          <w:b/>
          <w:bCs/>
        </w:rPr>
        <w:t>21</w:t>
      </w:r>
      <w:r w:rsidRPr="00A52F23">
        <w:rPr>
          <w:rFonts w:ascii="Calibri" w:hAnsi="Calibri"/>
        </w:rPr>
        <w:t>, 307–315.</w:t>
      </w:r>
    </w:p>
    <w:p w14:paraId="4EF2D0A3" w14:textId="77777777" w:rsidR="00A52F23" w:rsidRPr="00A52F23" w:rsidRDefault="00A52F23" w:rsidP="00A52F23">
      <w:pPr>
        <w:pStyle w:val="Bibliography"/>
        <w:rPr>
          <w:rFonts w:ascii="Calibri" w:hAnsi="Calibri"/>
        </w:rPr>
      </w:pPr>
      <w:r w:rsidRPr="00A52F23">
        <w:rPr>
          <w:rFonts w:ascii="Calibri" w:hAnsi="Calibri"/>
        </w:rPr>
        <w:t xml:space="preserve">Wright, S.J., Kitajima, K., Kraft, N.J.B., Reich, P.B., Wright, I.J., Bunker, D.E., Condit, R., Dalling, J.W., Davies, S.J., Díaz, S., Engelbrecht, B.M.J., Harms, K.E., Hubbell, S.P., Marks, C.O., Ruiz-Jaen, </w:t>
      </w:r>
      <w:r w:rsidRPr="00A52F23">
        <w:rPr>
          <w:rFonts w:ascii="Calibri" w:hAnsi="Calibri"/>
        </w:rPr>
        <w:lastRenderedPageBreak/>
        <w:t xml:space="preserve">M.C., Salvador, C.M. &amp; Zanne, A.E. (2010) Functional traits and the growth–mortality trade-off in tropical trees. </w:t>
      </w:r>
      <w:r w:rsidRPr="00A52F23">
        <w:rPr>
          <w:rFonts w:ascii="Calibri" w:hAnsi="Calibri"/>
          <w:i/>
          <w:iCs/>
        </w:rPr>
        <w:t>Ecology</w:t>
      </w:r>
      <w:r w:rsidRPr="00A52F23">
        <w:rPr>
          <w:rFonts w:ascii="Calibri" w:hAnsi="Calibri"/>
        </w:rPr>
        <w:t xml:space="preserve">, </w:t>
      </w:r>
      <w:r w:rsidRPr="00A52F23">
        <w:rPr>
          <w:rFonts w:ascii="Calibri" w:hAnsi="Calibri"/>
          <w:b/>
          <w:bCs/>
        </w:rPr>
        <w:t>91</w:t>
      </w:r>
      <w:r w:rsidRPr="00A52F23">
        <w:rPr>
          <w:rFonts w:ascii="Calibri" w:hAnsi="Calibri"/>
        </w:rPr>
        <w:t>, 3664–3674.</w:t>
      </w:r>
    </w:p>
    <w:p w14:paraId="543AE2BE" w14:textId="77777777" w:rsidR="00A52F23" w:rsidRPr="00A52F23" w:rsidRDefault="00A52F23" w:rsidP="00A52F23">
      <w:pPr>
        <w:pStyle w:val="Bibliography"/>
        <w:rPr>
          <w:rFonts w:ascii="Calibri" w:hAnsi="Calibri"/>
        </w:rPr>
      </w:pPr>
      <w:r w:rsidRPr="00A52F23">
        <w:rPr>
          <w:rFonts w:ascii="Calibri" w:hAnsi="Calibri"/>
        </w:rPr>
        <w:t xml:space="preserve">Young, T.P. (2010) Semelparity and iteroparity. </w:t>
      </w:r>
      <w:r w:rsidRPr="00A52F23">
        <w:rPr>
          <w:rFonts w:ascii="Calibri" w:hAnsi="Calibri"/>
          <w:i/>
          <w:iCs/>
        </w:rPr>
        <w:t>Nature Education Knowledge</w:t>
      </w:r>
      <w:r w:rsidRPr="00A52F23">
        <w:rPr>
          <w:rFonts w:ascii="Calibri" w:hAnsi="Calibri"/>
        </w:rPr>
        <w:t xml:space="preserve">, </w:t>
      </w:r>
      <w:r w:rsidRPr="00A52F23">
        <w:rPr>
          <w:rFonts w:ascii="Calibri" w:hAnsi="Calibri"/>
          <w:b/>
          <w:bCs/>
        </w:rPr>
        <w:t>3</w:t>
      </w:r>
      <w:r w:rsidRPr="00A52F23">
        <w:rPr>
          <w:rFonts w:ascii="Calibri" w:hAnsi="Calibri"/>
        </w:rPr>
        <w:t>, 2.</w:t>
      </w:r>
    </w:p>
    <w:p w14:paraId="6EB679A5" w14:textId="72197195" w:rsidR="00513658" w:rsidRPr="00247086" w:rsidRDefault="008A4174" w:rsidP="00BC4584">
      <w:r w:rsidRPr="00247086">
        <w:rPr>
          <w:i/>
        </w:rPr>
        <w:fldChar w:fldCharType="end"/>
      </w:r>
      <w:r w:rsidR="00547A4A" w:rsidRPr="00247086">
        <w:t xml:space="preserve"> </w:t>
      </w:r>
    </w:p>
    <w:p w14:paraId="6965AD6B" w14:textId="77777777" w:rsidR="008A4174" w:rsidRPr="00247086" w:rsidRDefault="008A4174" w:rsidP="004B53F8">
      <w:pPr>
        <w:rPr>
          <w:i/>
        </w:rPr>
      </w:pPr>
    </w:p>
    <w:sectPr w:rsidR="008A4174" w:rsidRPr="002470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MINION-R">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auto"/>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 w:name="TimesNRM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
  </w:num>
  <w:num w:numId="3">
    <w:abstractNumId w:val="6"/>
  </w:num>
  <w:num w:numId="4">
    <w:abstractNumId w:val="5"/>
  </w:num>
  <w:num w:numId="5">
    <w:abstractNumId w:val="9"/>
  </w:num>
  <w:num w:numId="6">
    <w:abstractNumId w:val="0"/>
  </w:num>
  <w:num w:numId="7">
    <w:abstractNumId w:val="4"/>
  </w:num>
  <w:num w:numId="8">
    <w:abstractNumId w:val="3"/>
  </w:num>
  <w:num w:numId="9">
    <w:abstractNumId w:val="8"/>
  </w:num>
  <w:num w:numId="10">
    <w:abstractNumId w:val="1"/>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07F7F"/>
    <w:rsid w:val="0006631B"/>
    <w:rsid w:val="000C3A09"/>
    <w:rsid w:val="000D04B0"/>
    <w:rsid w:val="001153EE"/>
    <w:rsid w:val="0017201F"/>
    <w:rsid w:val="0017621A"/>
    <w:rsid w:val="0019366B"/>
    <w:rsid w:val="001B2262"/>
    <w:rsid w:val="001D56BF"/>
    <w:rsid w:val="00204AC8"/>
    <w:rsid w:val="00204D12"/>
    <w:rsid w:val="00210752"/>
    <w:rsid w:val="00217531"/>
    <w:rsid w:val="00237552"/>
    <w:rsid w:val="00247086"/>
    <w:rsid w:val="00250722"/>
    <w:rsid w:val="00253A53"/>
    <w:rsid w:val="00253E8B"/>
    <w:rsid w:val="002552CA"/>
    <w:rsid w:val="00266B46"/>
    <w:rsid w:val="0027242B"/>
    <w:rsid w:val="00295705"/>
    <w:rsid w:val="002A75FA"/>
    <w:rsid w:val="002B48CA"/>
    <w:rsid w:val="002B6A67"/>
    <w:rsid w:val="00341F32"/>
    <w:rsid w:val="00351D46"/>
    <w:rsid w:val="003A45BB"/>
    <w:rsid w:val="003D6B6B"/>
    <w:rsid w:val="003E06B6"/>
    <w:rsid w:val="003E18F9"/>
    <w:rsid w:val="003F4704"/>
    <w:rsid w:val="00401687"/>
    <w:rsid w:val="004439EB"/>
    <w:rsid w:val="00443CD1"/>
    <w:rsid w:val="004605A4"/>
    <w:rsid w:val="00477BEC"/>
    <w:rsid w:val="00495EE4"/>
    <w:rsid w:val="004B1131"/>
    <w:rsid w:val="004B53F8"/>
    <w:rsid w:val="004B553B"/>
    <w:rsid w:val="004C3858"/>
    <w:rsid w:val="004D3EBD"/>
    <w:rsid w:val="00502BAB"/>
    <w:rsid w:val="00513658"/>
    <w:rsid w:val="005154A4"/>
    <w:rsid w:val="0051752A"/>
    <w:rsid w:val="00520F08"/>
    <w:rsid w:val="00547A4A"/>
    <w:rsid w:val="005672DE"/>
    <w:rsid w:val="0057166D"/>
    <w:rsid w:val="005720F6"/>
    <w:rsid w:val="00596552"/>
    <w:rsid w:val="005A1C14"/>
    <w:rsid w:val="005C0A0A"/>
    <w:rsid w:val="005D4E03"/>
    <w:rsid w:val="005E06EB"/>
    <w:rsid w:val="005E0B93"/>
    <w:rsid w:val="005E6C4A"/>
    <w:rsid w:val="00624F81"/>
    <w:rsid w:val="00653D39"/>
    <w:rsid w:val="00672630"/>
    <w:rsid w:val="00682BD8"/>
    <w:rsid w:val="00693310"/>
    <w:rsid w:val="006A40EF"/>
    <w:rsid w:val="006A625C"/>
    <w:rsid w:val="006C65C4"/>
    <w:rsid w:val="006C675D"/>
    <w:rsid w:val="006D7443"/>
    <w:rsid w:val="0070388E"/>
    <w:rsid w:val="007047BC"/>
    <w:rsid w:val="0071474E"/>
    <w:rsid w:val="00714DB8"/>
    <w:rsid w:val="0074577C"/>
    <w:rsid w:val="00757124"/>
    <w:rsid w:val="00777973"/>
    <w:rsid w:val="00785C27"/>
    <w:rsid w:val="00786964"/>
    <w:rsid w:val="00792EAE"/>
    <w:rsid w:val="0079765C"/>
    <w:rsid w:val="007A257F"/>
    <w:rsid w:val="007A6B12"/>
    <w:rsid w:val="007B5320"/>
    <w:rsid w:val="007C2C10"/>
    <w:rsid w:val="007E016E"/>
    <w:rsid w:val="008072E4"/>
    <w:rsid w:val="008439EC"/>
    <w:rsid w:val="008576EB"/>
    <w:rsid w:val="008647C0"/>
    <w:rsid w:val="008820E7"/>
    <w:rsid w:val="008926F4"/>
    <w:rsid w:val="008A4174"/>
    <w:rsid w:val="008A6638"/>
    <w:rsid w:val="008B536B"/>
    <w:rsid w:val="0090272C"/>
    <w:rsid w:val="00912F71"/>
    <w:rsid w:val="009263C4"/>
    <w:rsid w:val="00936245"/>
    <w:rsid w:val="00987001"/>
    <w:rsid w:val="00996318"/>
    <w:rsid w:val="009B02D5"/>
    <w:rsid w:val="00A054A1"/>
    <w:rsid w:val="00A14E06"/>
    <w:rsid w:val="00A20556"/>
    <w:rsid w:val="00A340BD"/>
    <w:rsid w:val="00A52F23"/>
    <w:rsid w:val="00A75447"/>
    <w:rsid w:val="00A93CB6"/>
    <w:rsid w:val="00AA2855"/>
    <w:rsid w:val="00AB4E1F"/>
    <w:rsid w:val="00AC7281"/>
    <w:rsid w:val="00AE7047"/>
    <w:rsid w:val="00B006ED"/>
    <w:rsid w:val="00B26B66"/>
    <w:rsid w:val="00B63DF3"/>
    <w:rsid w:val="00B866E9"/>
    <w:rsid w:val="00B86764"/>
    <w:rsid w:val="00BA3BBE"/>
    <w:rsid w:val="00BA4A87"/>
    <w:rsid w:val="00BB50BC"/>
    <w:rsid w:val="00BC4584"/>
    <w:rsid w:val="00BC4A6F"/>
    <w:rsid w:val="00BC6193"/>
    <w:rsid w:val="00BC6580"/>
    <w:rsid w:val="00BD32A9"/>
    <w:rsid w:val="00BD3C28"/>
    <w:rsid w:val="00BD5089"/>
    <w:rsid w:val="00BF51E3"/>
    <w:rsid w:val="00C2212C"/>
    <w:rsid w:val="00C306E1"/>
    <w:rsid w:val="00C402C2"/>
    <w:rsid w:val="00C536B2"/>
    <w:rsid w:val="00C569BB"/>
    <w:rsid w:val="00C6341A"/>
    <w:rsid w:val="00C86540"/>
    <w:rsid w:val="00C95032"/>
    <w:rsid w:val="00CA18E0"/>
    <w:rsid w:val="00CC215D"/>
    <w:rsid w:val="00CD7DC7"/>
    <w:rsid w:val="00CF01B3"/>
    <w:rsid w:val="00D05870"/>
    <w:rsid w:val="00D27654"/>
    <w:rsid w:val="00D279A7"/>
    <w:rsid w:val="00D407F4"/>
    <w:rsid w:val="00D456E0"/>
    <w:rsid w:val="00D649DA"/>
    <w:rsid w:val="00D80492"/>
    <w:rsid w:val="00DC3877"/>
    <w:rsid w:val="00E07EE5"/>
    <w:rsid w:val="00E30D35"/>
    <w:rsid w:val="00E401CD"/>
    <w:rsid w:val="00E42E8B"/>
    <w:rsid w:val="00E837AA"/>
    <w:rsid w:val="00ED3E66"/>
    <w:rsid w:val="00ED6D6E"/>
    <w:rsid w:val="00ED6D71"/>
    <w:rsid w:val="00EF009E"/>
    <w:rsid w:val="00EF05D4"/>
    <w:rsid w:val="00F123A9"/>
    <w:rsid w:val="00F16B6A"/>
    <w:rsid w:val="00F216D2"/>
    <w:rsid w:val="00F37ECE"/>
    <w:rsid w:val="00F51E0F"/>
    <w:rsid w:val="00F72A60"/>
    <w:rsid w:val="00F73634"/>
    <w:rsid w:val="00FA4F92"/>
    <w:rsid w:val="00FA533B"/>
    <w:rsid w:val="00FB2404"/>
    <w:rsid w:val="00FB2CEE"/>
    <w:rsid w:val="00FB42A7"/>
    <w:rsid w:val="00FB45DB"/>
    <w:rsid w:val="00FC21D1"/>
    <w:rsid w:val="00FD5B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4DAC20"/>
  <w15:docId w15:val="{44346B79-4C35-4A48-931B-D9FA6BCE1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onlinelibrary.wiley.com/doi/10.1111/1365-2435.12775/full" TargetMode="External"/><Relationship Id="rId5" Type="http://schemas.openxmlformats.org/officeDocument/2006/relationships/hyperlink" Target="http://onlinelibrary.wiley.com/doi/10.1111/1365-2435.12775/ful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5</Pages>
  <Words>20998</Words>
  <Characters>119690</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40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dcterms:created xsi:type="dcterms:W3CDTF">2017-06-08T05:20:00Z</dcterms:created>
  <dcterms:modified xsi:type="dcterms:W3CDTF">2017-06-08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Mya3pts6"/&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